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0B3CD4">
              <w:rPr>
                <w:noProof/>
                <w:webHidden/>
              </w:rPr>
              <w:t>ii</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0B3CD4">
              <w:rPr>
                <w:noProof/>
                <w:webHidden/>
              </w:rPr>
              <w:t>iii</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0B3CD4">
              <w:rPr>
                <w:noProof/>
                <w:webHidden/>
              </w:rPr>
              <w:t>iv</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0B3CD4">
              <w:rPr>
                <w:noProof/>
                <w:webHidden/>
              </w:rPr>
              <w:t>v</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0B3CD4">
              <w:rPr>
                <w:noProof/>
                <w:webHidden/>
              </w:rPr>
              <w:t>vii</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0B3CD4">
              <w:rPr>
                <w:noProof/>
                <w:webHidden/>
              </w:rPr>
              <w:t>viii</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0B3CD4">
              <w:rPr>
                <w:noProof/>
                <w:webHidden/>
              </w:rPr>
              <w:t>2</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AD0826">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AD0826">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AD0826">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0B3CD4">
              <w:rPr>
                <w:noProof/>
                <w:webHidden/>
              </w:rPr>
              <w:t>12</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0B3CD4">
              <w:rPr>
                <w:noProof/>
                <w:webHidden/>
              </w:rPr>
              <w:t>15</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0B3CD4">
              <w:rPr>
                <w:noProof/>
                <w:webHidden/>
              </w:rPr>
              <w:t>18</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0B3CD4">
              <w:rPr>
                <w:noProof/>
                <w:webHidden/>
              </w:rPr>
              <w:t>21</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0B3CD4">
              <w:rPr>
                <w:noProof/>
                <w:webHidden/>
              </w:rPr>
              <w:t>22</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AD0826">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AD0826">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AD0826">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0B3CD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98961" w:history="1">
        <w:r w:rsidR="000B3CD4" w:rsidRPr="008842DB">
          <w:rPr>
            <w:rStyle w:val="Hyperlink"/>
            <w:noProof/>
          </w:rPr>
          <w:t>Gambar 1 Formulir Pengajuan Karyawan</w:t>
        </w:r>
        <w:r w:rsidR="000B3CD4">
          <w:rPr>
            <w:noProof/>
            <w:webHidden/>
          </w:rPr>
          <w:tab/>
        </w:r>
        <w:r w:rsidR="000B3CD4">
          <w:rPr>
            <w:noProof/>
            <w:webHidden/>
          </w:rPr>
          <w:fldChar w:fldCharType="begin"/>
        </w:r>
        <w:r w:rsidR="000B3CD4">
          <w:rPr>
            <w:noProof/>
            <w:webHidden/>
          </w:rPr>
          <w:instrText xml:space="preserve"> PAGEREF _Toc33198961 \h </w:instrText>
        </w:r>
        <w:r w:rsidR="000B3CD4">
          <w:rPr>
            <w:noProof/>
            <w:webHidden/>
          </w:rPr>
        </w:r>
        <w:r w:rsidR="000B3CD4">
          <w:rPr>
            <w:noProof/>
            <w:webHidden/>
          </w:rPr>
          <w:fldChar w:fldCharType="separate"/>
        </w:r>
        <w:r w:rsidR="000B3CD4">
          <w:rPr>
            <w:noProof/>
            <w:webHidden/>
          </w:rPr>
          <w:t>7</w:t>
        </w:r>
        <w:r w:rsidR="000B3CD4">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2" w:history="1">
        <w:r w:rsidRPr="008842DB">
          <w:rPr>
            <w:rStyle w:val="Hyperlink"/>
            <w:noProof/>
          </w:rPr>
          <w:t>Gambar 2 Deskripsi Umum Sistem</w:t>
        </w:r>
        <w:r>
          <w:rPr>
            <w:noProof/>
            <w:webHidden/>
          </w:rPr>
          <w:tab/>
        </w:r>
        <w:r>
          <w:rPr>
            <w:noProof/>
            <w:webHidden/>
          </w:rPr>
          <w:fldChar w:fldCharType="begin"/>
        </w:r>
        <w:r>
          <w:rPr>
            <w:noProof/>
            <w:webHidden/>
          </w:rPr>
          <w:instrText xml:space="preserve"> PAGEREF _Toc33198962 \h </w:instrText>
        </w:r>
        <w:r>
          <w:rPr>
            <w:noProof/>
            <w:webHidden/>
          </w:rPr>
        </w:r>
        <w:r>
          <w:rPr>
            <w:noProof/>
            <w:webHidden/>
          </w:rPr>
          <w:fldChar w:fldCharType="separate"/>
        </w:r>
        <w:r>
          <w:rPr>
            <w:noProof/>
            <w:webHidden/>
          </w:rPr>
          <w:t>14</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3" w:history="1">
        <w:r w:rsidRPr="008842DB">
          <w:rPr>
            <w:rStyle w:val="Hyperlink"/>
            <w:noProof/>
          </w:rPr>
          <w:t>Gambar 3 Rancangan Sistem Informasi ER</w:t>
        </w:r>
        <w:r>
          <w:rPr>
            <w:noProof/>
            <w:webHidden/>
          </w:rPr>
          <w:tab/>
        </w:r>
        <w:r>
          <w:rPr>
            <w:noProof/>
            <w:webHidden/>
          </w:rPr>
          <w:fldChar w:fldCharType="begin"/>
        </w:r>
        <w:r>
          <w:rPr>
            <w:noProof/>
            <w:webHidden/>
          </w:rPr>
          <w:instrText xml:space="preserve"> PAGEREF _Toc33198963 \h </w:instrText>
        </w:r>
        <w:r>
          <w:rPr>
            <w:noProof/>
            <w:webHidden/>
          </w:rPr>
        </w:r>
        <w:r>
          <w:rPr>
            <w:noProof/>
            <w:webHidden/>
          </w:rPr>
          <w:fldChar w:fldCharType="separate"/>
        </w:r>
        <w:r>
          <w:rPr>
            <w:noProof/>
            <w:webHidden/>
          </w:rPr>
          <w:t>15</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4" w:history="1">
        <w:r w:rsidRPr="008842DB">
          <w:rPr>
            <w:rStyle w:val="Hyperlink"/>
            <w:noProof/>
          </w:rPr>
          <w:t>Gambar 4 Use Case Diagram</w:t>
        </w:r>
        <w:r>
          <w:rPr>
            <w:noProof/>
            <w:webHidden/>
          </w:rPr>
          <w:tab/>
        </w:r>
        <w:r>
          <w:rPr>
            <w:noProof/>
            <w:webHidden/>
          </w:rPr>
          <w:fldChar w:fldCharType="begin"/>
        </w:r>
        <w:r>
          <w:rPr>
            <w:noProof/>
            <w:webHidden/>
          </w:rPr>
          <w:instrText xml:space="preserve"> PAGEREF _Toc33198964 \h </w:instrText>
        </w:r>
        <w:r>
          <w:rPr>
            <w:noProof/>
            <w:webHidden/>
          </w:rPr>
        </w:r>
        <w:r>
          <w:rPr>
            <w:noProof/>
            <w:webHidden/>
          </w:rPr>
          <w:fldChar w:fldCharType="separate"/>
        </w:r>
        <w:r>
          <w:rPr>
            <w:noProof/>
            <w:webHidden/>
          </w:rPr>
          <w:t>17</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5" w:history="1">
        <w:r w:rsidRPr="008842DB">
          <w:rPr>
            <w:rStyle w:val="Hyperlink"/>
            <w:noProof/>
          </w:rPr>
          <w:t>Gambar 5 ER Diagram</w:t>
        </w:r>
        <w:r>
          <w:rPr>
            <w:noProof/>
            <w:webHidden/>
          </w:rPr>
          <w:tab/>
        </w:r>
        <w:r>
          <w:rPr>
            <w:noProof/>
            <w:webHidden/>
          </w:rPr>
          <w:fldChar w:fldCharType="begin"/>
        </w:r>
        <w:r>
          <w:rPr>
            <w:noProof/>
            <w:webHidden/>
          </w:rPr>
          <w:instrText xml:space="preserve"> PAGEREF _Toc33198965 \h </w:instrText>
        </w:r>
        <w:r>
          <w:rPr>
            <w:noProof/>
            <w:webHidden/>
          </w:rPr>
        </w:r>
        <w:r>
          <w:rPr>
            <w:noProof/>
            <w:webHidden/>
          </w:rPr>
          <w:fldChar w:fldCharType="separate"/>
        </w:r>
        <w:r>
          <w:rPr>
            <w:noProof/>
            <w:webHidden/>
          </w:rPr>
          <w:t>22</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6" w:history="1">
        <w:r w:rsidRPr="008842DB">
          <w:rPr>
            <w:rStyle w:val="Hyperlink"/>
            <w:noProof/>
          </w:rPr>
          <w:t>Gambar 6 Sequence Diagram Login</w:t>
        </w:r>
        <w:r>
          <w:rPr>
            <w:noProof/>
            <w:webHidden/>
          </w:rPr>
          <w:tab/>
        </w:r>
        <w:r>
          <w:rPr>
            <w:noProof/>
            <w:webHidden/>
          </w:rPr>
          <w:fldChar w:fldCharType="begin"/>
        </w:r>
        <w:r>
          <w:rPr>
            <w:noProof/>
            <w:webHidden/>
          </w:rPr>
          <w:instrText xml:space="preserve"> PAGEREF _Toc33198966 \h </w:instrText>
        </w:r>
        <w:r>
          <w:rPr>
            <w:noProof/>
            <w:webHidden/>
          </w:rPr>
        </w:r>
        <w:r>
          <w:rPr>
            <w:noProof/>
            <w:webHidden/>
          </w:rPr>
          <w:fldChar w:fldCharType="separate"/>
        </w:r>
        <w:r>
          <w:rPr>
            <w:noProof/>
            <w:webHidden/>
          </w:rPr>
          <w:t>23</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7" w:history="1">
        <w:r w:rsidRPr="008842DB">
          <w:rPr>
            <w:rStyle w:val="Hyperlink"/>
            <w:noProof/>
          </w:rPr>
          <w:t>Gambar 7 Sequence Diagram Mengelola Data Karyawan</w:t>
        </w:r>
        <w:r>
          <w:rPr>
            <w:noProof/>
            <w:webHidden/>
          </w:rPr>
          <w:tab/>
        </w:r>
        <w:r>
          <w:rPr>
            <w:noProof/>
            <w:webHidden/>
          </w:rPr>
          <w:fldChar w:fldCharType="begin"/>
        </w:r>
        <w:r>
          <w:rPr>
            <w:noProof/>
            <w:webHidden/>
          </w:rPr>
          <w:instrText xml:space="preserve"> PAGEREF _Toc33198967 \h </w:instrText>
        </w:r>
        <w:r>
          <w:rPr>
            <w:noProof/>
            <w:webHidden/>
          </w:rPr>
        </w:r>
        <w:r>
          <w:rPr>
            <w:noProof/>
            <w:webHidden/>
          </w:rPr>
          <w:fldChar w:fldCharType="separate"/>
        </w:r>
        <w:r>
          <w:rPr>
            <w:noProof/>
            <w:webHidden/>
          </w:rPr>
          <w:t>24</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8" w:history="1">
        <w:r w:rsidRPr="008842DB">
          <w:rPr>
            <w:rStyle w:val="Hyperlink"/>
            <w:noProof/>
          </w:rPr>
          <w:t>Gambar 8 Sequence Diagram Mengelola Formulir ER</w:t>
        </w:r>
        <w:r>
          <w:rPr>
            <w:noProof/>
            <w:webHidden/>
          </w:rPr>
          <w:tab/>
        </w:r>
        <w:r>
          <w:rPr>
            <w:noProof/>
            <w:webHidden/>
          </w:rPr>
          <w:fldChar w:fldCharType="begin"/>
        </w:r>
        <w:r>
          <w:rPr>
            <w:noProof/>
            <w:webHidden/>
          </w:rPr>
          <w:instrText xml:space="preserve"> PAGEREF _Toc33198968 \h </w:instrText>
        </w:r>
        <w:r>
          <w:rPr>
            <w:noProof/>
            <w:webHidden/>
          </w:rPr>
        </w:r>
        <w:r>
          <w:rPr>
            <w:noProof/>
            <w:webHidden/>
          </w:rPr>
          <w:fldChar w:fldCharType="separate"/>
        </w:r>
        <w:r>
          <w:rPr>
            <w:noProof/>
            <w:webHidden/>
          </w:rPr>
          <w:t>25</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69" w:history="1">
        <w:r w:rsidRPr="008842DB">
          <w:rPr>
            <w:rStyle w:val="Hyperlink"/>
            <w:noProof/>
          </w:rPr>
          <w:t>Gambar 9 Halaman Home</w:t>
        </w:r>
        <w:r>
          <w:rPr>
            <w:noProof/>
            <w:webHidden/>
          </w:rPr>
          <w:tab/>
        </w:r>
        <w:r>
          <w:rPr>
            <w:noProof/>
            <w:webHidden/>
          </w:rPr>
          <w:fldChar w:fldCharType="begin"/>
        </w:r>
        <w:r>
          <w:rPr>
            <w:noProof/>
            <w:webHidden/>
          </w:rPr>
          <w:instrText xml:space="preserve"> PAGEREF _Toc33198969 \h </w:instrText>
        </w:r>
        <w:r>
          <w:rPr>
            <w:noProof/>
            <w:webHidden/>
          </w:rPr>
        </w:r>
        <w:r>
          <w:rPr>
            <w:noProof/>
            <w:webHidden/>
          </w:rPr>
          <w:fldChar w:fldCharType="separate"/>
        </w:r>
        <w:r>
          <w:rPr>
            <w:noProof/>
            <w:webHidden/>
          </w:rPr>
          <w:t>26</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0" w:history="1">
        <w:r w:rsidRPr="008842DB">
          <w:rPr>
            <w:rStyle w:val="Hyperlink"/>
            <w:noProof/>
          </w:rPr>
          <w:t>Gambar 10 Halaman Login</w:t>
        </w:r>
        <w:r>
          <w:rPr>
            <w:noProof/>
            <w:webHidden/>
          </w:rPr>
          <w:tab/>
        </w:r>
        <w:r>
          <w:rPr>
            <w:noProof/>
            <w:webHidden/>
          </w:rPr>
          <w:fldChar w:fldCharType="begin"/>
        </w:r>
        <w:r>
          <w:rPr>
            <w:noProof/>
            <w:webHidden/>
          </w:rPr>
          <w:instrText xml:space="preserve"> PAGEREF _Toc33198970 \h </w:instrText>
        </w:r>
        <w:r>
          <w:rPr>
            <w:noProof/>
            <w:webHidden/>
          </w:rPr>
        </w:r>
        <w:r>
          <w:rPr>
            <w:noProof/>
            <w:webHidden/>
          </w:rPr>
          <w:fldChar w:fldCharType="separate"/>
        </w:r>
        <w:r>
          <w:rPr>
            <w:noProof/>
            <w:webHidden/>
          </w:rPr>
          <w:t>26</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1" w:history="1">
        <w:r w:rsidRPr="008842DB">
          <w:rPr>
            <w:rStyle w:val="Hyperlink"/>
            <w:noProof/>
          </w:rPr>
          <w:t>Gambar 11 Halaman Data Karyawan</w:t>
        </w:r>
        <w:r>
          <w:rPr>
            <w:noProof/>
            <w:webHidden/>
          </w:rPr>
          <w:tab/>
        </w:r>
        <w:r>
          <w:rPr>
            <w:noProof/>
            <w:webHidden/>
          </w:rPr>
          <w:fldChar w:fldCharType="begin"/>
        </w:r>
        <w:r>
          <w:rPr>
            <w:noProof/>
            <w:webHidden/>
          </w:rPr>
          <w:instrText xml:space="preserve"> PAGEREF _Toc33198971 \h </w:instrText>
        </w:r>
        <w:r>
          <w:rPr>
            <w:noProof/>
            <w:webHidden/>
          </w:rPr>
        </w:r>
        <w:r>
          <w:rPr>
            <w:noProof/>
            <w:webHidden/>
          </w:rPr>
          <w:fldChar w:fldCharType="separate"/>
        </w:r>
        <w:r>
          <w:rPr>
            <w:noProof/>
            <w:webHidden/>
          </w:rPr>
          <w:t>27</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2" w:history="1">
        <w:r w:rsidRPr="008842DB">
          <w:rPr>
            <w:rStyle w:val="Hyperlink"/>
            <w:noProof/>
          </w:rPr>
          <w:t>Gambar 12 Halaman Formulir ER</w:t>
        </w:r>
        <w:r>
          <w:rPr>
            <w:noProof/>
            <w:webHidden/>
          </w:rPr>
          <w:tab/>
        </w:r>
        <w:r>
          <w:rPr>
            <w:noProof/>
            <w:webHidden/>
          </w:rPr>
          <w:fldChar w:fldCharType="begin"/>
        </w:r>
        <w:r>
          <w:rPr>
            <w:noProof/>
            <w:webHidden/>
          </w:rPr>
          <w:instrText xml:space="preserve"> PAGEREF _Toc33198972 \h </w:instrText>
        </w:r>
        <w:r>
          <w:rPr>
            <w:noProof/>
            <w:webHidden/>
          </w:rPr>
        </w:r>
        <w:r>
          <w:rPr>
            <w:noProof/>
            <w:webHidden/>
          </w:rPr>
          <w:fldChar w:fldCharType="separate"/>
        </w:r>
        <w:r>
          <w:rPr>
            <w:noProof/>
            <w:webHidden/>
          </w:rPr>
          <w:t>27</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3" w:history="1">
        <w:r w:rsidRPr="008842DB">
          <w:rPr>
            <w:rStyle w:val="Hyperlink"/>
            <w:noProof/>
          </w:rPr>
          <w:t>Gambar 13 Halaman List Status</w:t>
        </w:r>
        <w:r>
          <w:rPr>
            <w:noProof/>
            <w:webHidden/>
          </w:rPr>
          <w:tab/>
        </w:r>
        <w:r>
          <w:rPr>
            <w:noProof/>
            <w:webHidden/>
          </w:rPr>
          <w:fldChar w:fldCharType="begin"/>
        </w:r>
        <w:r>
          <w:rPr>
            <w:noProof/>
            <w:webHidden/>
          </w:rPr>
          <w:instrText xml:space="preserve"> PAGEREF _Toc33198973 \h </w:instrText>
        </w:r>
        <w:r>
          <w:rPr>
            <w:noProof/>
            <w:webHidden/>
          </w:rPr>
        </w:r>
        <w:r>
          <w:rPr>
            <w:noProof/>
            <w:webHidden/>
          </w:rPr>
          <w:fldChar w:fldCharType="separate"/>
        </w:r>
        <w:r>
          <w:rPr>
            <w:noProof/>
            <w:webHidden/>
          </w:rPr>
          <w:t>28</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4" w:history="1">
        <w:r w:rsidRPr="008842DB">
          <w:rPr>
            <w:rStyle w:val="Hyperlink"/>
            <w:noProof/>
          </w:rPr>
          <w:t>Gambar 14 Halaman Komentar</w:t>
        </w:r>
        <w:r>
          <w:rPr>
            <w:noProof/>
            <w:webHidden/>
          </w:rPr>
          <w:tab/>
        </w:r>
        <w:r>
          <w:rPr>
            <w:noProof/>
            <w:webHidden/>
          </w:rPr>
          <w:fldChar w:fldCharType="begin"/>
        </w:r>
        <w:r>
          <w:rPr>
            <w:noProof/>
            <w:webHidden/>
          </w:rPr>
          <w:instrText xml:space="preserve"> PAGEREF _Toc33198974 \h </w:instrText>
        </w:r>
        <w:r>
          <w:rPr>
            <w:noProof/>
            <w:webHidden/>
          </w:rPr>
        </w:r>
        <w:r>
          <w:rPr>
            <w:noProof/>
            <w:webHidden/>
          </w:rPr>
          <w:fldChar w:fldCharType="separate"/>
        </w:r>
        <w:r>
          <w:rPr>
            <w:noProof/>
            <w:webHidden/>
          </w:rPr>
          <w:t>28</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5" w:history="1">
        <w:r w:rsidRPr="008842DB">
          <w:rPr>
            <w:rStyle w:val="Hyperlink"/>
            <w:noProof/>
          </w:rPr>
          <w:t>Gambar 15 Halaman Login</w:t>
        </w:r>
        <w:r>
          <w:rPr>
            <w:noProof/>
            <w:webHidden/>
          </w:rPr>
          <w:tab/>
        </w:r>
        <w:r>
          <w:rPr>
            <w:noProof/>
            <w:webHidden/>
          </w:rPr>
          <w:fldChar w:fldCharType="begin"/>
        </w:r>
        <w:r>
          <w:rPr>
            <w:noProof/>
            <w:webHidden/>
          </w:rPr>
          <w:instrText xml:space="preserve"> PAGEREF _Toc33198975 \h </w:instrText>
        </w:r>
        <w:r>
          <w:rPr>
            <w:noProof/>
            <w:webHidden/>
          </w:rPr>
        </w:r>
        <w:r>
          <w:rPr>
            <w:noProof/>
            <w:webHidden/>
          </w:rPr>
          <w:fldChar w:fldCharType="separate"/>
        </w:r>
        <w:r>
          <w:rPr>
            <w:noProof/>
            <w:webHidden/>
          </w:rPr>
          <w:t>30</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6" w:history="1">
        <w:r w:rsidRPr="008842DB">
          <w:rPr>
            <w:rStyle w:val="Hyperlink"/>
            <w:noProof/>
          </w:rPr>
          <w:t>Gambar 16 Halaman Dasboard Admin</w:t>
        </w:r>
        <w:r>
          <w:rPr>
            <w:noProof/>
            <w:webHidden/>
          </w:rPr>
          <w:tab/>
        </w:r>
        <w:r>
          <w:rPr>
            <w:noProof/>
            <w:webHidden/>
          </w:rPr>
          <w:fldChar w:fldCharType="begin"/>
        </w:r>
        <w:r>
          <w:rPr>
            <w:noProof/>
            <w:webHidden/>
          </w:rPr>
          <w:instrText xml:space="preserve"> PAGEREF _Toc33198976 \h </w:instrText>
        </w:r>
        <w:r>
          <w:rPr>
            <w:noProof/>
            <w:webHidden/>
          </w:rPr>
        </w:r>
        <w:r>
          <w:rPr>
            <w:noProof/>
            <w:webHidden/>
          </w:rPr>
          <w:fldChar w:fldCharType="separate"/>
        </w:r>
        <w:r>
          <w:rPr>
            <w:noProof/>
            <w:webHidden/>
          </w:rPr>
          <w:t>30</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7" w:history="1">
        <w:r w:rsidRPr="008842DB">
          <w:rPr>
            <w:rStyle w:val="Hyperlink"/>
            <w:noProof/>
          </w:rPr>
          <w:t>Gambar 17 Halaman Data Karyawan</w:t>
        </w:r>
        <w:r>
          <w:rPr>
            <w:noProof/>
            <w:webHidden/>
          </w:rPr>
          <w:tab/>
        </w:r>
        <w:r>
          <w:rPr>
            <w:noProof/>
            <w:webHidden/>
          </w:rPr>
          <w:fldChar w:fldCharType="begin"/>
        </w:r>
        <w:r>
          <w:rPr>
            <w:noProof/>
            <w:webHidden/>
          </w:rPr>
          <w:instrText xml:space="preserve"> PAGEREF _Toc33198977 \h </w:instrText>
        </w:r>
        <w:r>
          <w:rPr>
            <w:noProof/>
            <w:webHidden/>
          </w:rPr>
        </w:r>
        <w:r>
          <w:rPr>
            <w:noProof/>
            <w:webHidden/>
          </w:rPr>
          <w:fldChar w:fldCharType="separate"/>
        </w:r>
        <w:r>
          <w:rPr>
            <w:noProof/>
            <w:webHidden/>
          </w:rPr>
          <w:t>31</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8" w:history="1">
        <w:r w:rsidRPr="008842DB">
          <w:rPr>
            <w:rStyle w:val="Hyperlink"/>
            <w:noProof/>
          </w:rPr>
          <w:t>Gambar 18 Halaman Detail Karyawan</w:t>
        </w:r>
        <w:r>
          <w:rPr>
            <w:noProof/>
            <w:webHidden/>
          </w:rPr>
          <w:tab/>
        </w:r>
        <w:r>
          <w:rPr>
            <w:noProof/>
            <w:webHidden/>
          </w:rPr>
          <w:fldChar w:fldCharType="begin"/>
        </w:r>
        <w:r>
          <w:rPr>
            <w:noProof/>
            <w:webHidden/>
          </w:rPr>
          <w:instrText xml:space="preserve"> PAGEREF _Toc33198978 \h </w:instrText>
        </w:r>
        <w:r>
          <w:rPr>
            <w:noProof/>
            <w:webHidden/>
          </w:rPr>
        </w:r>
        <w:r>
          <w:rPr>
            <w:noProof/>
            <w:webHidden/>
          </w:rPr>
          <w:fldChar w:fldCharType="separate"/>
        </w:r>
        <w:r>
          <w:rPr>
            <w:noProof/>
            <w:webHidden/>
          </w:rPr>
          <w:t>31</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79" w:history="1">
        <w:r w:rsidRPr="008842DB">
          <w:rPr>
            <w:rStyle w:val="Hyperlink"/>
            <w:noProof/>
          </w:rPr>
          <w:t>Gambar 19 Halaman Tambah Karyawan</w:t>
        </w:r>
        <w:r>
          <w:rPr>
            <w:noProof/>
            <w:webHidden/>
          </w:rPr>
          <w:tab/>
        </w:r>
        <w:r>
          <w:rPr>
            <w:noProof/>
            <w:webHidden/>
          </w:rPr>
          <w:fldChar w:fldCharType="begin"/>
        </w:r>
        <w:r>
          <w:rPr>
            <w:noProof/>
            <w:webHidden/>
          </w:rPr>
          <w:instrText xml:space="preserve"> PAGEREF _Toc33198979 \h </w:instrText>
        </w:r>
        <w:r>
          <w:rPr>
            <w:noProof/>
            <w:webHidden/>
          </w:rPr>
        </w:r>
        <w:r>
          <w:rPr>
            <w:noProof/>
            <w:webHidden/>
          </w:rPr>
          <w:fldChar w:fldCharType="separate"/>
        </w:r>
        <w:r>
          <w:rPr>
            <w:noProof/>
            <w:webHidden/>
          </w:rPr>
          <w:t>32</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0" w:history="1">
        <w:r w:rsidRPr="008842DB">
          <w:rPr>
            <w:rStyle w:val="Hyperlink"/>
            <w:noProof/>
          </w:rPr>
          <w:t>Gambar 20 Halaman PIC Departemen</w:t>
        </w:r>
        <w:r>
          <w:rPr>
            <w:noProof/>
            <w:webHidden/>
          </w:rPr>
          <w:tab/>
        </w:r>
        <w:r>
          <w:rPr>
            <w:noProof/>
            <w:webHidden/>
          </w:rPr>
          <w:fldChar w:fldCharType="begin"/>
        </w:r>
        <w:r>
          <w:rPr>
            <w:noProof/>
            <w:webHidden/>
          </w:rPr>
          <w:instrText xml:space="preserve"> PAGEREF _Toc33198980 \h </w:instrText>
        </w:r>
        <w:r>
          <w:rPr>
            <w:noProof/>
            <w:webHidden/>
          </w:rPr>
        </w:r>
        <w:r>
          <w:rPr>
            <w:noProof/>
            <w:webHidden/>
          </w:rPr>
          <w:fldChar w:fldCharType="separate"/>
        </w:r>
        <w:r>
          <w:rPr>
            <w:noProof/>
            <w:webHidden/>
          </w:rPr>
          <w:t>32</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1" w:history="1">
        <w:r w:rsidRPr="008842DB">
          <w:rPr>
            <w:rStyle w:val="Hyperlink"/>
            <w:noProof/>
          </w:rPr>
          <w:t>Gambar 21 Halaman Formulir ER</w:t>
        </w:r>
        <w:r>
          <w:rPr>
            <w:noProof/>
            <w:webHidden/>
          </w:rPr>
          <w:tab/>
        </w:r>
        <w:r>
          <w:rPr>
            <w:noProof/>
            <w:webHidden/>
          </w:rPr>
          <w:fldChar w:fldCharType="begin"/>
        </w:r>
        <w:r>
          <w:rPr>
            <w:noProof/>
            <w:webHidden/>
          </w:rPr>
          <w:instrText xml:space="preserve"> PAGEREF _Toc33198981 \h </w:instrText>
        </w:r>
        <w:r>
          <w:rPr>
            <w:noProof/>
            <w:webHidden/>
          </w:rPr>
        </w:r>
        <w:r>
          <w:rPr>
            <w:noProof/>
            <w:webHidden/>
          </w:rPr>
          <w:fldChar w:fldCharType="separate"/>
        </w:r>
        <w:r>
          <w:rPr>
            <w:noProof/>
            <w:webHidden/>
          </w:rPr>
          <w:t>33</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2" w:history="1">
        <w:r w:rsidRPr="008842DB">
          <w:rPr>
            <w:rStyle w:val="Hyperlink"/>
            <w:noProof/>
          </w:rPr>
          <w:t>Gambar 22 Database tugas_akhir</w:t>
        </w:r>
        <w:r>
          <w:rPr>
            <w:noProof/>
            <w:webHidden/>
          </w:rPr>
          <w:tab/>
        </w:r>
        <w:r>
          <w:rPr>
            <w:noProof/>
            <w:webHidden/>
          </w:rPr>
          <w:fldChar w:fldCharType="begin"/>
        </w:r>
        <w:r>
          <w:rPr>
            <w:noProof/>
            <w:webHidden/>
          </w:rPr>
          <w:instrText xml:space="preserve"> PAGEREF _Toc33198982 \h </w:instrText>
        </w:r>
        <w:r>
          <w:rPr>
            <w:noProof/>
            <w:webHidden/>
          </w:rPr>
        </w:r>
        <w:r>
          <w:rPr>
            <w:noProof/>
            <w:webHidden/>
          </w:rPr>
          <w:fldChar w:fldCharType="separate"/>
        </w:r>
        <w:r>
          <w:rPr>
            <w:noProof/>
            <w:webHidden/>
          </w:rPr>
          <w:t>33</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3" w:history="1">
        <w:r w:rsidRPr="008842DB">
          <w:rPr>
            <w:rStyle w:val="Hyperlink"/>
            <w:noProof/>
          </w:rPr>
          <w:t>Gambar 23 tabel departemen</w:t>
        </w:r>
        <w:r>
          <w:rPr>
            <w:noProof/>
            <w:webHidden/>
          </w:rPr>
          <w:tab/>
        </w:r>
        <w:r>
          <w:rPr>
            <w:noProof/>
            <w:webHidden/>
          </w:rPr>
          <w:fldChar w:fldCharType="begin"/>
        </w:r>
        <w:r>
          <w:rPr>
            <w:noProof/>
            <w:webHidden/>
          </w:rPr>
          <w:instrText xml:space="preserve"> PAGEREF _Toc33198983 \h </w:instrText>
        </w:r>
        <w:r>
          <w:rPr>
            <w:noProof/>
            <w:webHidden/>
          </w:rPr>
        </w:r>
        <w:r>
          <w:rPr>
            <w:noProof/>
            <w:webHidden/>
          </w:rPr>
          <w:fldChar w:fldCharType="separate"/>
        </w:r>
        <w:r>
          <w:rPr>
            <w:noProof/>
            <w:webHidden/>
          </w:rPr>
          <w:t>34</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4" w:history="1">
        <w:r w:rsidRPr="008842DB">
          <w:rPr>
            <w:rStyle w:val="Hyperlink"/>
            <w:noProof/>
          </w:rPr>
          <w:t>Gambar 24 tabel formulir</w:t>
        </w:r>
        <w:r>
          <w:rPr>
            <w:noProof/>
            <w:webHidden/>
          </w:rPr>
          <w:tab/>
        </w:r>
        <w:r>
          <w:rPr>
            <w:noProof/>
            <w:webHidden/>
          </w:rPr>
          <w:fldChar w:fldCharType="begin"/>
        </w:r>
        <w:r>
          <w:rPr>
            <w:noProof/>
            <w:webHidden/>
          </w:rPr>
          <w:instrText xml:space="preserve"> PAGEREF _Toc33198984 \h </w:instrText>
        </w:r>
        <w:r>
          <w:rPr>
            <w:noProof/>
            <w:webHidden/>
          </w:rPr>
        </w:r>
        <w:r>
          <w:rPr>
            <w:noProof/>
            <w:webHidden/>
          </w:rPr>
          <w:fldChar w:fldCharType="separate"/>
        </w:r>
        <w:r>
          <w:rPr>
            <w:noProof/>
            <w:webHidden/>
          </w:rPr>
          <w:t>34</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5" w:history="1">
        <w:r w:rsidRPr="008842DB">
          <w:rPr>
            <w:rStyle w:val="Hyperlink"/>
            <w:noProof/>
          </w:rPr>
          <w:t>Gambar 25 tabel jabatan</w:t>
        </w:r>
        <w:r>
          <w:rPr>
            <w:noProof/>
            <w:webHidden/>
          </w:rPr>
          <w:tab/>
        </w:r>
        <w:r>
          <w:rPr>
            <w:noProof/>
            <w:webHidden/>
          </w:rPr>
          <w:fldChar w:fldCharType="begin"/>
        </w:r>
        <w:r>
          <w:rPr>
            <w:noProof/>
            <w:webHidden/>
          </w:rPr>
          <w:instrText xml:space="preserve"> PAGEREF _Toc33198985 \h </w:instrText>
        </w:r>
        <w:r>
          <w:rPr>
            <w:noProof/>
            <w:webHidden/>
          </w:rPr>
        </w:r>
        <w:r>
          <w:rPr>
            <w:noProof/>
            <w:webHidden/>
          </w:rPr>
          <w:fldChar w:fldCharType="separate"/>
        </w:r>
        <w:r>
          <w:rPr>
            <w:noProof/>
            <w:webHidden/>
          </w:rPr>
          <w:t>35</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6" w:history="1">
        <w:r w:rsidRPr="008842DB">
          <w:rPr>
            <w:rStyle w:val="Hyperlink"/>
            <w:noProof/>
          </w:rPr>
          <w:t>Gambar 26 tabel karyawan</w:t>
        </w:r>
        <w:r>
          <w:rPr>
            <w:noProof/>
            <w:webHidden/>
          </w:rPr>
          <w:tab/>
        </w:r>
        <w:r>
          <w:rPr>
            <w:noProof/>
            <w:webHidden/>
          </w:rPr>
          <w:fldChar w:fldCharType="begin"/>
        </w:r>
        <w:r>
          <w:rPr>
            <w:noProof/>
            <w:webHidden/>
          </w:rPr>
          <w:instrText xml:space="preserve"> PAGEREF _Toc33198986 \h </w:instrText>
        </w:r>
        <w:r>
          <w:rPr>
            <w:noProof/>
            <w:webHidden/>
          </w:rPr>
        </w:r>
        <w:r>
          <w:rPr>
            <w:noProof/>
            <w:webHidden/>
          </w:rPr>
          <w:fldChar w:fldCharType="separate"/>
        </w:r>
        <w:r>
          <w:rPr>
            <w:noProof/>
            <w:webHidden/>
          </w:rPr>
          <w:t>35</w:t>
        </w:r>
        <w:r>
          <w:rPr>
            <w:noProof/>
            <w:webHidden/>
          </w:rPr>
          <w:fldChar w:fldCharType="end"/>
        </w:r>
      </w:hyperlink>
    </w:p>
    <w:p w:rsidR="000B3CD4" w:rsidRDefault="000B3CD4">
      <w:pPr>
        <w:pStyle w:val="TableofFigures"/>
        <w:rPr>
          <w:rFonts w:asciiTheme="minorHAnsi" w:hAnsiTheme="minorHAnsi" w:cstheme="minorBidi"/>
          <w:noProof/>
          <w:szCs w:val="22"/>
        </w:rPr>
      </w:pPr>
      <w:hyperlink w:anchor="_Toc33198987" w:history="1">
        <w:r w:rsidRPr="008842DB">
          <w:rPr>
            <w:rStyle w:val="Hyperlink"/>
            <w:noProof/>
          </w:rPr>
          <w:t>Gambar 27 tabel marital_status</w:t>
        </w:r>
        <w:r>
          <w:rPr>
            <w:noProof/>
            <w:webHidden/>
          </w:rPr>
          <w:tab/>
        </w:r>
        <w:r>
          <w:rPr>
            <w:noProof/>
            <w:webHidden/>
          </w:rPr>
          <w:fldChar w:fldCharType="begin"/>
        </w:r>
        <w:r>
          <w:rPr>
            <w:noProof/>
            <w:webHidden/>
          </w:rPr>
          <w:instrText xml:space="preserve"> PAGEREF _Toc33198987 \h </w:instrText>
        </w:r>
        <w:r>
          <w:rPr>
            <w:noProof/>
            <w:webHidden/>
          </w:rPr>
        </w:r>
        <w:r>
          <w:rPr>
            <w:noProof/>
            <w:webHidden/>
          </w:rPr>
          <w:fldChar w:fldCharType="separate"/>
        </w:r>
        <w:r>
          <w:rPr>
            <w:noProof/>
            <w:webHidden/>
          </w:rPr>
          <w:t>36</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0B3CD4">
          <w:rPr>
            <w:noProof/>
            <w:webHidden/>
          </w:rPr>
          <w:t>8</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0B3CD4">
          <w:rPr>
            <w:noProof/>
            <w:webHidden/>
          </w:rPr>
          <w:t>13</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0B3CD4">
          <w:rPr>
            <w:noProof/>
            <w:webHidden/>
          </w:rPr>
          <w:t>17</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0B3CD4">
          <w:rPr>
            <w:noProof/>
            <w:webHidden/>
          </w:rPr>
          <w:t>21</w:t>
        </w:r>
        <w:r w:rsidR="00860F04">
          <w:rPr>
            <w:noProof/>
            <w:webHidden/>
          </w:rPr>
          <w:fldChar w:fldCharType="end"/>
        </w:r>
      </w:hyperlink>
    </w:p>
    <w:p w:rsidR="00860F04" w:rsidRDefault="00AD0826">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0B3CD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bookmarkStart w:id="12" w:name="_GoBack"/>
      <w:bookmarkEnd w:id="12"/>
    </w:p>
    <w:p w:rsidR="001D7D85" w:rsidRPr="00605723" w:rsidRDefault="001D7D85" w:rsidP="00427E5E">
      <w:pPr>
        <w:pStyle w:val="Heading1"/>
      </w:pPr>
      <w:bookmarkStart w:id="13" w:name="_Toc30016242"/>
      <w:r w:rsidRPr="00482837">
        <w:lastRenderedPageBreak/>
        <w:t>BAB I</w:t>
      </w:r>
      <w:bookmarkStart w:id="14" w:name="_PENDAHULUAN"/>
      <w:bookmarkEnd w:id="14"/>
      <w:r w:rsidR="00D340B4" w:rsidRPr="00482837">
        <w:br/>
      </w:r>
      <w:r w:rsidRPr="00482837">
        <w:t>PENDAHULUAN</w:t>
      </w:r>
      <w:bookmarkEnd w:id="13"/>
      <w:r w:rsidR="00605723">
        <w:br/>
      </w:r>
    </w:p>
    <w:p w:rsidR="009A0487" w:rsidRPr="009A0487" w:rsidRDefault="003A1D0B" w:rsidP="00065E00">
      <w:pPr>
        <w:pStyle w:val="Heading2"/>
      </w:pPr>
      <w:bookmarkStart w:id="15" w:name="_Latar_Belakang"/>
      <w:bookmarkStart w:id="16" w:name="_Toc30016243"/>
      <w:bookmarkEnd w:id="15"/>
      <w:r w:rsidRPr="00605723">
        <w:t>Latar Belakang</w:t>
      </w:r>
      <w:bookmarkEnd w:id="16"/>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7" w:name="_1.2__Rumusan"/>
      <w:bookmarkStart w:id="18" w:name="_Toc30016244"/>
      <w:bookmarkEnd w:id="17"/>
      <w:r w:rsidRPr="00605723">
        <w:t>Rumusan Masalah</w:t>
      </w:r>
      <w:bookmarkEnd w:id="18"/>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9" w:name="_1.3_Batasan_Masalah"/>
      <w:bookmarkStart w:id="20" w:name="_Toc30016245"/>
      <w:bookmarkEnd w:id="19"/>
      <w:r w:rsidRPr="00605723">
        <w:lastRenderedPageBreak/>
        <w:t>Batasan Masalah</w:t>
      </w:r>
      <w:bookmarkEnd w:id="20"/>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1" w:name="_1.4_Tujuan"/>
      <w:bookmarkStart w:id="22" w:name="_Toc30016246"/>
      <w:bookmarkEnd w:id="21"/>
      <w:r w:rsidRPr="00911133">
        <w:t>Tujuan</w:t>
      </w:r>
      <w:bookmarkEnd w:id="22"/>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3" w:name="_1.5_Manfaat"/>
      <w:bookmarkStart w:id="24" w:name="_Toc30016247"/>
      <w:bookmarkEnd w:id="23"/>
      <w:r w:rsidRPr="00F67637">
        <w:t>Manfaat</w:t>
      </w:r>
      <w:bookmarkEnd w:id="24"/>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5" w:name="_1.6_Sistematika_Penulisan"/>
      <w:bookmarkStart w:id="26" w:name="_Toc30016248"/>
      <w:bookmarkEnd w:id="25"/>
      <w:r w:rsidRPr="00186BC3">
        <w:lastRenderedPageBreak/>
        <w:t>Sistematika Penulisan</w:t>
      </w:r>
      <w:bookmarkEnd w:id="26"/>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7" w:name="_Toc30016249"/>
      <w:r w:rsidRPr="000C59CE">
        <w:lastRenderedPageBreak/>
        <w:t>BAB II</w:t>
      </w:r>
      <w:r w:rsidR="00C57293" w:rsidRPr="000C59CE">
        <w:br/>
      </w:r>
      <w:r w:rsidR="008D231E" w:rsidRPr="000C59CE">
        <w:t>LANDASAN TEORI</w:t>
      </w:r>
      <w:bookmarkStart w:id="28" w:name="_Toc19730824"/>
      <w:bookmarkEnd w:id="27"/>
      <w:bookmarkEnd w:id="28"/>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9" w:name="_Toc19899891"/>
      <w:bookmarkStart w:id="30" w:name="_Toc19899944"/>
      <w:bookmarkStart w:id="31" w:name="_Toc19899997"/>
      <w:bookmarkStart w:id="32" w:name="_Toc19900146"/>
      <w:bookmarkStart w:id="33" w:name="_Toc19900996"/>
      <w:bookmarkStart w:id="34" w:name="_Toc19901184"/>
      <w:bookmarkStart w:id="35" w:name="_Toc19901227"/>
      <w:bookmarkStart w:id="36" w:name="_Toc19901278"/>
      <w:bookmarkStart w:id="37" w:name="_Toc19902122"/>
      <w:bookmarkStart w:id="38" w:name="_Toc19903547"/>
      <w:bookmarkStart w:id="39" w:name="_Toc20087351"/>
      <w:bookmarkStart w:id="40" w:name="_Toc20088217"/>
      <w:bookmarkStart w:id="41" w:name="_Toc20090644"/>
      <w:bookmarkStart w:id="42" w:name="_Toc20159740"/>
      <w:bookmarkStart w:id="43" w:name="_Toc20432086"/>
      <w:bookmarkStart w:id="44" w:name="_Toc20607780"/>
      <w:bookmarkStart w:id="45" w:name="_Toc20942598"/>
      <w:bookmarkStart w:id="46" w:name="_Toc20949073"/>
      <w:bookmarkStart w:id="47" w:name="_Toc20977202"/>
      <w:bookmarkStart w:id="48" w:name="_Toc20983538"/>
      <w:bookmarkStart w:id="49" w:name="_Toc21064566"/>
      <w:bookmarkStart w:id="50" w:name="_Toc21084655"/>
      <w:bookmarkStart w:id="51" w:name="_Toc21898019"/>
      <w:bookmarkStart w:id="52" w:name="_Toc21901444"/>
      <w:bookmarkStart w:id="53" w:name="_Toc22064408"/>
      <w:bookmarkStart w:id="54" w:name="_Toc27416869"/>
      <w:bookmarkStart w:id="55" w:name="_Toc27417791"/>
      <w:bookmarkStart w:id="56" w:name="_Toc27417878"/>
      <w:bookmarkStart w:id="57" w:name="_Toc27678579"/>
      <w:bookmarkStart w:id="58" w:name="_Toc30014998"/>
      <w:bookmarkStart w:id="59" w:name="_Toc3001625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60" w:name="_Toc19902123"/>
      <w:bookmarkStart w:id="61" w:name="_Toc19903548"/>
      <w:bookmarkStart w:id="62" w:name="_Toc20087352"/>
      <w:bookmarkStart w:id="63" w:name="_Toc20088218"/>
      <w:bookmarkStart w:id="64" w:name="_Toc20090645"/>
      <w:bookmarkStart w:id="65" w:name="_Toc20159741"/>
      <w:bookmarkStart w:id="66" w:name="_Toc20432087"/>
      <w:bookmarkStart w:id="67" w:name="_Toc20607781"/>
      <w:bookmarkStart w:id="68" w:name="_Toc20942599"/>
      <w:bookmarkStart w:id="69" w:name="_Toc20949074"/>
      <w:bookmarkStart w:id="70" w:name="_Toc20977203"/>
      <w:bookmarkStart w:id="71" w:name="_Toc20983539"/>
      <w:bookmarkStart w:id="72" w:name="_Toc21064567"/>
      <w:bookmarkStart w:id="73" w:name="_Toc21084656"/>
      <w:bookmarkStart w:id="74" w:name="_Toc21898020"/>
      <w:bookmarkStart w:id="75" w:name="_Toc21901445"/>
      <w:bookmarkStart w:id="76" w:name="_Toc22064409"/>
      <w:bookmarkStart w:id="77" w:name="_Toc27416870"/>
      <w:bookmarkStart w:id="78" w:name="_Toc27417792"/>
      <w:bookmarkStart w:id="79" w:name="_Toc27417879"/>
      <w:bookmarkStart w:id="80" w:name="_Toc27678580"/>
      <w:bookmarkStart w:id="81" w:name="_Toc30014999"/>
      <w:bookmarkStart w:id="82" w:name="_Toc30016251"/>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7215E3" w:rsidRDefault="007215E3" w:rsidP="0007454C">
      <w:pPr>
        <w:pStyle w:val="Heading2"/>
      </w:pPr>
      <w:bookmarkStart w:id="83" w:name="_Toc30016252"/>
      <w:r w:rsidRPr="005C3640">
        <w:t>Sistem Informasi</w:t>
      </w:r>
      <w:bookmarkEnd w:id="83"/>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4" w:name="_Toc30016253"/>
      <w:r>
        <w:t>Gambaran Umum</w:t>
      </w:r>
      <w:r w:rsidR="006A49A6">
        <w:t xml:space="preserve"> Perusahaan</w:t>
      </w:r>
      <w:bookmarkEnd w:id="84"/>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5" w:name="_Toc30016254"/>
      <w:r w:rsidRPr="003C1563">
        <w:lastRenderedPageBreak/>
        <w:t>Human Resource Depart</w:t>
      </w:r>
      <w:r w:rsidR="00514A72">
        <w:t>e</w:t>
      </w:r>
      <w:r w:rsidRPr="003C1563">
        <w:t>men</w:t>
      </w:r>
      <w:bookmarkEnd w:id="85"/>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6" w:name="_Toc15670430"/>
      <w:bookmarkStart w:id="87" w:name="_Toc15671880"/>
      <w:bookmarkStart w:id="88" w:name="_Toc15671920"/>
      <w:bookmarkStart w:id="89" w:name="_Toc15671960"/>
      <w:bookmarkStart w:id="90" w:name="_Toc15672000"/>
      <w:bookmarkStart w:id="91" w:name="_Toc15672040"/>
      <w:bookmarkStart w:id="92" w:name="_Toc15672323"/>
      <w:bookmarkStart w:id="93" w:name="_Toc15674961"/>
      <w:bookmarkStart w:id="94" w:name="_Toc15675076"/>
      <w:bookmarkStart w:id="95" w:name="_Toc15932842"/>
      <w:bookmarkStart w:id="96" w:name="_Toc15933151"/>
      <w:bookmarkStart w:id="97" w:name="_Toc15933191"/>
      <w:bookmarkStart w:id="98" w:name="_Toc16100497"/>
      <w:bookmarkStart w:id="99" w:name="_Toc16105722"/>
      <w:bookmarkStart w:id="100" w:name="_Toc16106369"/>
      <w:bookmarkStart w:id="101" w:name="_Toc16190853"/>
      <w:bookmarkStart w:id="102" w:name="_Toc16191326"/>
      <w:bookmarkStart w:id="103" w:name="_Toc16191373"/>
      <w:bookmarkStart w:id="104" w:name="_Toc16191425"/>
      <w:bookmarkStart w:id="105" w:name="_Toc16191471"/>
      <w:bookmarkStart w:id="106" w:name="_Toc16191538"/>
      <w:bookmarkStart w:id="107" w:name="_Toc19727570"/>
      <w:bookmarkStart w:id="108" w:name="_Toc19729832"/>
      <w:bookmarkStart w:id="109" w:name="_Toc19729888"/>
      <w:bookmarkStart w:id="110" w:name="_Toc19729967"/>
      <w:bookmarkStart w:id="111" w:name="_Toc19730061"/>
      <w:bookmarkStart w:id="112" w:name="_Toc19730161"/>
      <w:bookmarkStart w:id="113" w:name="_Toc16100498"/>
      <w:bookmarkStart w:id="114" w:name="_Toc16105723"/>
      <w:bookmarkStart w:id="115" w:name="_Toc16106370"/>
      <w:bookmarkStart w:id="116" w:name="_Toc16190854"/>
      <w:bookmarkStart w:id="117" w:name="_Toc16191327"/>
      <w:bookmarkStart w:id="118" w:name="_Toc16191374"/>
      <w:bookmarkStart w:id="119" w:name="_Toc16191426"/>
      <w:bookmarkStart w:id="120" w:name="_Toc16191472"/>
      <w:bookmarkStart w:id="121" w:name="_Toc16191539"/>
      <w:bookmarkStart w:id="122" w:name="_Toc19727571"/>
      <w:bookmarkStart w:id="123" w:name="_Toc19729833"/>
      <w:bookmarkStart w:id="124" w:name="_Toc19729889"/>
      <w:bookmarkStart w:id="125" w:name="_Toc19729968"/>
      <w:bookmarkStart w:id="126" w:name="_Toc19730062"/>
      <w:bookmarkStart w:id="127" w:name="_Toc19730162"/>
      <w:bookmarkStart w:id="128" w:name="_Toc16100499"/>
      <w:bookmarkStart w:id="129" w:name="_Toc16105724"/>
      <w:bookmarkStart w:id="130" w:name="_Toc16106371"/>
      <w:bookmarkStart w:id="131" w:name="_Toc16190855"/>
      <w:bookmarkStart w:id="132" w:name="_Toc16191328"/>
      <w:bookmarkStart w:id="133" w:name="_Toc16191375"/>
      <w:bookmarkStart w:id="134" w:name="_Toc16191427"/>
      <w:bookmarkStart w:id="135" w:name="_Toc16191473"/>
      <w:bookmarkStart w:id="136" w:name="_Toc16191540"/>
      <w:bookmarkStart w:id="137" w:name="_Toc19727572"/>
      <w:bookmarkStart w:id="138" w:name="_Toc19729834"/>
      <w:bookmarkStart w:id="139" w:name="_Toc19729890"/>
      <w:bookmarkStart w:id="140" w:name="_Toc19729969"/>
      <w:bookmarkStart w:id="141" w:name="_Toc19730063"/>
      <w:bookmarkStart w:id="142" w:name="_Toc19730163"/>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2D2B72">
        <w:rPr>
          <w:rFonts w:eastAsia="Times New Roman"/>
        </w:rPr>
        <w:t>.</w:t>
      </w:r>
    </w:p>
    <w:p w:rsidR="00CF456C" w:rsidRDefault="00B5215A" w:rsidP="00065E00">
      <w:pPr>
        <w:pStyle w:val="Heading2"/>
      </w:pPr>
      <w:bookmarkStart w:id="143" w:name="_Toc30016255"/>
      <w:r w:rsidRPr="00CF456C">
        <w:t>Rekrutmen</w:t>
      </w:r>
      <w:bookmarkEnd w:id="143"/>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4" w:name="_Toc30016256"/>
      <w:r w:rsidRPr="00F34BDB">
        <w:t xml:space="preserve">Sistem </w:t>
      </w:r>
      <w:r w:rsidRPr="007230E6">
        <w:t>Rekrutmen</w:t>
      </w:r>
      <w:r w:rsidRPr="00F34BDB">
        <w:t xml:space="preserve"> Karyawan</w:t>
      </w:r>
      <w:bookmarkEnd w:id="144"/>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5" w:name="_Toc33198961"/>
      <w:r>
        <w:rPr>
          <w:noProof/>
        </w:rPr>
        <w:lastRenderedPageBreak/>
        <w:drawing>
          <wp:anchor distT="0" distB="0" distL="114300" distR="114300" simplePos="0" relativeHeight="251784192" behindDoc="0" locked="0" layoutInCell="1" allowOverlap="1" wp14:anchorId="100D82C2" wp14:editId="715DFA1B">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0B3CD4">
          <w:rPr>
            <w:noProof/>
          </w:rPr>
          <w:t>1</w:t>
        </w:r>
      </w:fldSimple>
      <w:r w:rsidR="00BB1B5A" w:rsidRPr="00BB1B5A">
        <w:t xml:space="preserve"> Formulir Pengajuan Karyawan</w:t>
      </w:r>
      <w:bookmarkEnd w:id="145"/>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3D50CF66" wp14:editId="603163FB">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61D56B8C" wp14:editId="538BD21E">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6" w:name="_Toc19741867"/>
      <w:bookmarkStart w:id="147" w:name="_Toc20088313"/>
      <w:bookmarkStart w:id="148"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6"/>
      <w:bookmarkEnd w:id="147"/>
      <w:bookmarkEnd w:id="148"/>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608B732" wp14:editId="0768BB08">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57DBC86B" wp14:editId="25A498A6">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3680E1BC" wp14:editId="0960C370">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603666DE" wp14:editId="221541EB">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248EA419" wp14:editId="0F3A10C0">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41A15C08" wp14:editId="66548748">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3D6AFF8" wp14:editId="6E299CA0">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4D6A96AB" wp14:editId="0D22F15F">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1092756C" wp14:editId="5DAF74A4">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2F1AB190" wp14:editId="2E1AB010">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50E12BFB" wp14:editId="696111AD">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4BEFFD5A" wp14:editId="50D747ED">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DEF2DF4" wp14:editId="0BC2E833">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F52980F" wp14:editId="2EA065BF">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5A6C123F" wp14:editId="7F04EE1F">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B302966" wp14:editId="01B11DED">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94058E" w:rsidRDefault="00164A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164A87" w:rsidRPr="0094058E" w:rsidRDefault="00164A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02D5C7EC" wp14:editId="5E634C67">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2276E794" wp14:editId="469ED4A2">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565029B6" wp14:editId="5C5D034E">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9" w:name="_Toc15675081"/>
      <w:bookmarkStart w:id="150" w:name="_Toc15933156"/>
      <w:bookmarkStart w:id="151" w:name="_Toc15933196"/>
      <w:bookmarkStart w:id="152" w:name="_Toc16105727"/>
      <w:bookmarkStart w:id="153" w:name="_Toc16106374"/>
      <w:bookmarkStart w:id="154" w:name="_Toc15933157"/>
      <w:bookmarkStart w:id="155" w:name="_Toc15933197"/>
      <w:bookmarkStart w:id="156" w:name="_Toc16105728"/>
      <w:bookmarkStart w:id="157" w:name="_Toc16106375"/>
      <w:bookmarkStart w:id="158" w:name="_Toc15933158"/>
      <w:bookmarkStart w:id="159" w:name="_Toc15933198"/>
      <w:bookmarkStart w:id="160" w:name="_Toc16105729"/>
      <w:bookmarkStart w:id="161" w:name="_Toc16106376"/>
      <w:bookmarkStart w:id="162" w:name="_Toc16191543"/>
      <w:bookmarkStart w:id="163" w:name="_Toc16191544"/>
      <w:bookmarkStart w:id="164" w:name="_Toc16191545"/>
      <w:bookmarkStart w:id="165" w:name="_Toc3001625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Pr="007230E6">
        <w:lastRenderedPageBreak/>
        <w:t xml:space="preserve">World Wide </w:t>
      </w:r>
      <w:r w:rsidR="00FE1CC1">
        <w:t>Web</w:t>
      </w:r>
      <w:r w:rsidRPr="007230E6">
        <w:t xml:space="preserve"> (WWW</w:t>
      </w:r>
      <w:r w:rsidR="00D67D6A" w:rsidRPr="007230E6">
        <w:t>)</w:t>
      </w:r>
      <w:bookmarkEnd w:id="165"/>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6" w:name="_Toc30016258"/>
      <w:r w:rsidRPr="004574FC">
        <w:t>HTML</w:t>
      </w:r>
      <w:bookmarkEnd w:id="166"/>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7" w:name="_PHP_(Hypertext_Preprocessor)"/>
      <w:bookmarkStart w:id="168" w:name="_Toc30016259"/>
      <w:bookmarkEnd w:id="167"/>
      <w:r w:rsidRPr="00AF120A">
        <w:t>PHP</w:t>
      </w:r>
      <w:bookmarkEnd w:id="168"/>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9" w:name="_Toc30016260"/>
      <w:r w:rsidRPr="00AE136A">
        <w:t>MySQL</w:t>
      </w:r>
      <w:bookmarkEnd w:id="169"/>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0" w:name="_Toc30016261"/>
      <w:r>
        <w:t>CSS (Cascading Style Sheet)</w:t>
      </w:r>
      <w:bookmarkEnd w:id="170"/>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1" w:name="_Toc30016262"/>
      <w:r>
        <w:t>J</w:t>
      </w:r>
      <w:r w:rsidR="0019059C">
        <w:t>avaS</w:t>
      </w:r>
      <w:r>
        <w:t>cript</w:t>
      </w:r>
      <w:bookmarkEnd w:id="171"/>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2" w:name="_Toc30016263"/>
      <w:r>
        <w:lastRenderedPageBreak/>
        <w:t>Tinjauan Pustaka</w:t>
      </w:r>
      <w:bookmarkEnd w:id="172"/>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3" w:name="_Toc33131070"/>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3"/>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4" w:name="_Toc30016264"/>
      <w:r w:rsidRPr="006F21C2">
        <w:lastRenderedPageBreak/>
        <w:t>BAB III</w:t>
      </w:r>
      <w:r w:rsidR="00803D16" w:rsidRPr="006F21C2">
        <w:br/>
      </w:r>
      <w:r w:rsidRPr="006F21C2">
        <w:t>ANALISIS DAN PERANCANGAN</w:t>
      </w:r>
      <w:bookmarkEnd w:id="174"/>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5" w:name="_Toc19899905"/>
      <w:bookmarkStart w:id="176" w:name="_Toc19899958"/>
      <w:bookmarkStart w:id="177" w:name="_Toc19900011"/>
      <w:bookmarkStart w:id="178" w:name="_Toc19900160"/>
      <w:bookmarkStart w:id="179" w:name="_Toc19901011"/>
      <w:bookmarkStart w:id="180" w:name="_Toc19901199"/>
      <w:bookmarkStart w:id="181" w:name="_Toc19901242"/>
      <w:bookmarkStart w:id="182" w:name="_Toc19901293"/>
      <w:bookmarkStart w:id="183" w:name="_Toc19902137"/>
      <w:bookmarkStart w:id="184" w:name="_Toc19903562"/>
      <w:bookmarkStart w:id="185" w:name="_Toc20087366"/>
      <w:bookmarkStart w:id="186" w:name="_Toc20088232"/>
      <w:bookmarkStart w:id="187" w:name="_Toc20090659"/>
      <w:bookmarkStart w:id="188" w:name="_Toc20159755"/>
      <w:bookmarkStart w:id="189" w:name="_Toc20432101"/>
      <w:bookmarkStart w:id="190" w:name="_Toc20607795"/>
      <w:bookmarkStart w:id="191" w:name="_Toc20942613"/>
      <w:bookmarkStart w:id="192" w:name="_Toc20949088"/>
      <w:bookmarkStart w:id="193" w:name="_Toc20977217"/>
      <w:bookmarkStart w:id="194" w:name="_Toc20983553"/>
      <w:bookmarkStart w:id="195" w:name="_Toc21064581"/>
      <w:bookmarkStart w:id="196" w:name="_Toc21084670"/>
      <w:bookmarkStart w:id="197" w:name="_Toc21898034"/>
      <w:bookmarkStart w:id="198" w:name="_Toc21901459"/>
      <w:bookmarkStart w:id="199" w:name="_Toc22064423"/>
      <w:bookmarkStart w:id="200" w:name="_Toc27416884"/>
      <w:bookmarkStart w:id="201" w:name="_Toc27417806"/>
      <w:bookmarkStart w:id="202" w:name="_Toc27417893"/>
      <w:bookmarkStart w:id="203" w:name="_Toc27678594"/>
      <w:bookmarkStart w:id="204" w:name="_Toc30015013"/>
      <w:bookmarkStart w:id="205" w:name="_Toc30016265"/>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6" w:name="_Toc19902138"/>
      <w:bookmarkStart w:id="207" w:name="_Toc19903563"/>
      <w:bookmarkStart w:id="208" w:name="_Toc20087367"/>
      <w:bookmarkStart w:id="209" w:name="_Toc20088233"/>
      <w:bookmarkStart w:id="210" w:name="_Toc20090660"/>
      <w:bookmarkStart w:id="211" w:name="_Toc20159756"/>
      <w:bookmarkStart w:id="212" w:name="_Toc20432102"/>
      <w:bookmarkStart w:id="213" w:name="_Toc20607796"/>
      <w:bookmarkStart w:id="214" w:name="_Toc20942614"/>
      <w:bookmarkStart w:id="215" w:name="_Toc20949089"/>
      <w:bookmarkStart w:id="216" w:name="_Toc20977218"/>
      <w:bookmarkStart w:id="217" w:name="_Toc20983554"/>
      <w:bookmarkStart w:id="218" w:name="_Toc21064582"/>
      <w:bookmarkStart w:id="219" w:name="_Toc21084671"/>
      <w:bookmarkStart w:id="220" w:name="_Toc21898035"/>
      <w:bookmarkStart w:id="221" w:name="_Toc21901460"/>
      <w:bookmarkStart w:id="222" w:name="_Toc22064424"/>
      <w:bookmarkStart w:id="223" w:name="_Toc27416885"/>
      <w:bookmarkStart w:id="224" w:name="_Toc27417807"/>
      <w:bookmarkStart w:id="225" w:name="_Toc27417894"/>
      <w:bookmarkStart w:id="226" w:name="_Toc27678595"/>
      <w:bookmarkStart w:id="227" w:name="_Toc30015014"/>
      <w:bookmarkStart w:id="228" w:name="_Toc30016266"/>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rsidR="005323C4" w:rsidRDefault="00B33532" w:rsidP="0007454C">
      <w:pPr>
        <w:pStyle w:val="Heading2"/>
      </w:pPr>
      <w:bookmarkStart w:id="229" w:name="_Toc30016267"/>
      <w:r>
        <w:t>Deskripsi Umum Sistem</w:t>
      </w:r>
      <w:bookmarkEnd w:id="229"/>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7754BF85" wp14:editId="094438A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164A87" w:rsidRPr="005702AD" w:rsidRDefault="00164A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164A87" w:rsidRPr="005702AD" w:rsidRDefault="00164A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bookmarkStart w:id="230" w:name="_Toc33198962"/>
    <w:p w:rsidR="00D91BA9" w:rsidRPr="00D91BA9" w:rsidRDefault="000E1913" w:rsidP="008A7AF2">
      <w:pPr>
        <w:pStyle w:val="gambar"/>
      </w:pPr>
      <w:r>
        <w:rPr>
          <w:noProof/>
        </w:rPr>
        <mc:AlternateContent>
          <mc:Choice Requires="wpg">
            <w:drawing>
              <wp:anchor distT="0" distB="0" distL="114300" distR="114300" simplePos="0" relativeHeight="251697152" behindDoc="0" locked="0" layoutInCell="1" allowOverlap="1" wp14:anchorId="193DD801" wp14:editId="74944B78">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164A87" w:rsidRPr="000B6C76" w:rsidRDefault="00164A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164A87" w:rsidRPr="005702AD" w:rsidRDefault="00164A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164A87" w:rsidRPr="00A46B76" w:rsidRDefault="00164A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64A87" w:rsidRPr="000B6C76" w:rsidRDefault="00164A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64A87" w:rsidRPr="005702AD" w:rsidRDefault="00164A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164A87" w:rsidRPr="00A46B76" w:rsidRDefault="00164A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164A87" w:rsidRPr="005702AD" w:rsidRDefault="00164A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164A87" w:rsidRPr="005702AD" w:rsidRDefault="00164A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782021C4" wp14:editId="03BC610E">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6CE40B82" wp14:editId="039A67A0">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55862018" wp14:editId="158A10B0">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6CAEECDA" wp14:editId="0DC15AE3">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164A87" w:rsidRPr="005702AD" w:rsidRDefault="00164A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4DC87B53" wp14:editId="1F2FF639">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164A87" w:rsidRDefault="00164A87" w:rsidP="00C83953">
                            <w:r>
                              <w:t xml:space="preserve">Mengajukan </w:t>
                            </w:r>
                          </w:p>
                          <w:p w:rsidR="00164A87" w:rsidRPr="004D200C" w:rsidRDefault="00164A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164A87" w:rsidRDefault="00164A87" w:rsidP="00C83953">
                      <w:r>
                        <w:t xml:space="preserve">Mengajukan </w:t>
                      </w:r>
                    </w:p>
                    <w:p w:rsidR="00164A87" w:rsidRPr="004D200C" w:rsidRDefault="00164A87" w:rsidP="00C83953">
                      <w:r>
                        <w:t>formulir ER</w:t>
                      </w:r>
                    </w:p>
                  </w:txbxContent>
                </v:textbox>
              </v:shape>
            </w:pict>
          </mc:Fallback>
        </mc:AlternateContent>
      </w:r>
      <w:r w:rsidR="00D91BA9" w:rsidRPr="00D91BA9">
        <w:t xml:space="preserve">Gambar </w:t>
      </w:r>
      <w:fldSimple w:instr=" SEQ Gambar \* ARABIC ">
        <w:r w:rsidR="000B3CD4">
          <w:rPr>
            <w:noProof/>
          </w:rPr>
          <w:t>2</w:t>
        </w:r>
      </w:fldSimple>
      <w:r w:rsidR="00D91BA9" w:rsidRPr="00D91BA9">
        <w:t xml:space="preserve"> Deskripsi Umum Sistem</w:t>
      </w:r>
      <w:bookmarkEnd w:id="230"/>
    </w:p>
    <w:p w:rsidR="00D91BA9" w:rsidRPr="00D91BA9" w:rsidRDefault="00D91BA9" w:rsidP="00D91BA9"/>
    <w:p w:rsidR="00697640" w:rsidRDefault="008E3D41" w:rsidP="00282DA8">
      <w:pPr>
        <w:pStyle w:val="Heading3"/>
      </w:pPr>
      <w:bookmarkStart w:id="231" w:name="_Toc30016268"/>
      <w:r>
        <w:t>Fitur Utama Perangkat Lunak</w:t>
      </w:r>
      <w:bookmarkEnd w:id="231"/>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2" w:name="_Toc30016269"/>
      <w:r>
        <w:t>Ra</w:t>
      </w:r>
      <w:r w:rsidR="00FB2F22">
        <w:t>n</w:t>
      </w:r>
      <w:r>
        <w:t>cangan Alur Sistem Informasi ER</w:t>
      </w:r>
      <w:bookmarkEnd w:id="232"/>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E059EBC" wp14:editId="08A7445A">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3" w:name="_Toc33198963"/>
      <w:r w:rsidRPr="00DC653B">
        <w:t xml:space="preserve">Gambar </w:t>
      </w:r>
      <w:fldSimple w:instr=" SEQ Gambar \* ARABIC ">
        <w:r w:rsidR="000B3CD4">
          <w:rPr>
            <w:noProof/>
          </w:rPr>
          <w:t>3</w:t>
        </w:r>
      </w:fldSimple>
      <w:r w:rsidRPr="00DC653B">
        <w:t xml:space="preserve"> Rancangan Sistem Informasi ER</w:t>
      </w:r>
      <w:bookmarkEnd w:id="233"/>
    </w:p>
    <w:p w:rsidR="000216DC" w:rsidRDefault="005323C4" w:rsidP="00D340B4">
      <w:pPr>
        <w:pStyle w:val="Heading3"/>
      </w:pPr>
      <w:bookmarkStart w:id="234" w:name="_Toc30016270"/>
      <w:r>
        <w:lastRenderedPageBreak/>
        <w:t>Kebutuhan Fungsional</w:t>
      </w:r>
      <w:bookmarkEnd w:id="234"/>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5" w:name="_Toc30016271"/>
      <w:r w:rsidRPr="00AC73C1">
        <w:t>Kebutuhan</w:t>
      </w:r>
      <w:r>
        <w:t xml:space="preserve"> Non Fungsional</w:t>
      </w:r>
      <w:bookmarkEnd w:id="235"/>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6" w:name="_Toc30016272"/>
      <w:r>
        <w:t>Perancangan Sistem</w:t>
      </w:r>
      <w:bookmarkEnd w:id="236"/>
      <w:r>
        <w:t xml:space="preserve"> </w:t>
      </w:r>
    </w:p>
    <w:p w:rsidR="00EE2D86" w:rsidRDefault="00CC4CD9" w:rsidP="00F81990">
      <w:pPr>
        <w:pStyle w:val="Heading3"/>
      </w:pPr>
      <w:bookmarkStart w:id="237" w:name="_Toc30016273"/>
      <w:r>
        <w:t xml:space="preserve">Use Case </w:t>
      </w:r>
      <w:r w:rsidR="007835DD" w:rsidRPr="007835DD">
        <w:t>Diagram</w:t>
      </w:r>
      <w:bookmarkEnd w:id="237"/>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3F5F110" wp14:editId="5D2DA76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8" w:name="_Toc33198964"/>
      <w:r w:rsidRPr="008A7AF2">
        <w:t xml:space="preserve">Gambar </w:t>
      </w:r>
      <w:fldSimple w:instr=" SEQ Gambar \* ARABIC ">
        <w:r w:rsidR="000B3CD4">
          <w:rPr>
            <w:noProof/>
          </w:rPr>
          <w:t>4</w:t>
        </w:r>
      </w:fldSimple>
      <w:r w:rsidRPr="008A7AF2">
        <w:t xml:space="preserve"> </w:t>
      </w:r>
      <w:r w:rsidR="008A7AF2">
        <w:t>Use Case Diagram</w:t>
      </w:r>
      <w:bookmarkEnd w:id="238"/>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9" w:name="_Toc33131071"/>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39"/>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0" w:name="_Toc30016274"/>
      <w:r>
        <w:lastRenderedPageBreak/>
        <w:t>Sk</w:t>
      </w:r>
      <w:r w:rsidR="00D97505" w:rsidRPr="00172CEC">
        <w:t xml:space="preserve">enario </w:t>
      </w:r>
      <w:r w:rsidR="00D97505" w:rsidRPr="00AE6D4D">
        <w:rPr>
          <w:i/>
        </w:rPr>
        <w:t>Use Case</w:t>
      </w:r>
      <w:bookmarkEnd w:id="240"/>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1"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1"/>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2" w:name="_Toc33131073"/>
      <w:r w:rsidRPr="00DC2773">
        <w:t xml:space="preserve">Tabel </w:t>
      </w:r>
      <w:fldSimple w:instr=" SEQ Tabel \* ARABIC ">
        <w:r w:rsidR="000B3CD4">
          <w:rPr>
            <w:noProof/>
          </w:rPr>
          <w:t>5</w:t>
        </w:r>
      </w:fldSimple>
      <w:r w:rsidRPr="00DC2773">
        <w:rPr>
          <w:sz w:val="20"/>
        </w:rPr>
        <w:t xml:space="preserve"> </w:t>
      </w:r>
      <w:r w:rsidRPr="0042720E">
        <w:t>Deskripsi</w:t>
      </w:r>
      <w:r w:rsidRPr="00DC2773">
        <w:rPr>
          <w:sz w:val="24"/>
        </w:rPr>
        <w:t xml:space="preserve"> </w:t>
      </w:r>
      <w:r w:rsidRPr="00DC738D">
        <w:t>Mengajukan Formulir ER</w:t>
      </w:r>
      <w:bookmarkEnd w:id="24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3"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3"/>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4"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4"/>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5"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5"/>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6"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7"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7"/>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8"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8"/>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9" w:name="_Toc33131080"/>
      <w:r w:rsidRPr="00DC2773">
        <w:t xml:space="preserve">Tabel </w:t>
      </w:r>
      <w:fldSimple w:instr=" SEQ Tabel \* ARABIC ">
        <w:r w:rsidR="000B3CD4">
          <w:rPr>
            <w:noProof/>
          </w:rPr>
          <w:t>12</w:t>
        </w:r>
      </w:fldSimple>
      <w:r w:rsidRPr="00DC2773">
        <w:t xml:space="preserve"> Deskripsi Logout</w:t>
      </w:r>
      <w:bookmarkEnd w:id="249"/>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50" w:name="_Toc30016275"/>
      <w:r>
        <w:t>E</w:t>
      </w:r>
      <w:r w:rsidR="00F96E37">
        <w:t xml:space="preserve">ntity </w:t>
      </w:r>
      <w:r>
        <w:t>R</w:t>
      </w:r>
      <w:r w:rsidR="00F96E37">
        <w:t xml:space="preserve">elation </w:t>
      </w:r>
      <w:r>
        <w:t>D</w:t>
      </w:r>
      <w:r w:rsidR="00F96E37">
        <w:t>iagram (ERD)</w:t>
      </w:r>
      <w:bookmarkEnd w:id="250"/>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3B7C549E" wp14:editId="2BC6F356">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1" w:name="_Toc33198965"/>
      <w:r>
        <w:t xml:space="preserve">Gambar </w:t>
      </w:r>
      <w:fldSimple w:instr=" SEQ Gambar \* ARABIC ">
        <w:r w:rsidR="000B3CD4">
          <w:rPr>
            <w:noProof/>
          </w:rPr>
          <w:t>5</w:t>
        </w:r>
      </w:fldSimple>
      <w:r>
        <w:t xml:space="preserve"> ER </w:t>
      </w:r>
      <w:r w:rsidRPr="003D3ABA">
        <w:t>Diagram</w:t>
      </w:r>
      <w:bookmarkEnd w:id="251"/>
      <w:r w:rsidRPr="003D3ABA">
        <w:t xml:space="preserve"> </w:t>
      </w:r>
      <w:r w:rsidR="00B919E1">
        <w:br/>
      </w:r>
    </w:p>
    <w:p w:rsidR="000B4078" w:rsidRDefault="00932280" w:rsidP="00932280">
      <w:pPr>
        <w:pStyle w:val="Heading3"/>
      </w:pPr>
      <w:bookmarkStart w:id="252" w:name="_Toc30016276"/>
      <w:r>
        <w:t>Sequence Diagram</w:t>
      </w:r>
      <w:bookmarkEnd w:id="252"/>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0A71FE17" wp14:editId="522D75A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3" w:name="_Toc33198966"/>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3"/>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5072B1C" wp14:editId="6F0DA7C9">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4" w:name="_Toc33198967"/>
      <w:r>
        <w:t xml:space="preserve">Gambar </w:t>
      </w:r>
      <w:fldSimple w:instr=" SEQ Gambar \* ARABIC ">
        <w:r w:rsidR="000B3CD4">
          <w:rPr>
            <w:noProof/>
          </w:rPr>
          <w:t>7</w:t>
        </w:r>
      </w:fldSimple>
      <w:r>
        <w:t xml:space="preserve"> </w:t>
      </w:r>
      <w:r w:rsidR="008D3EAB">
        <w:t xml:space="preserve">Sequence Diagram Mengelola </w:t>
      </w:r>
      <w:r w:rsidR="00577909">
        <w:t>Data Karyawan</w:t>
      </w:r>
      <w:bookmarkEnd w:id="254"/>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79EAC952" wp14:editId="3F3A4002">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5" w:name="_Toc33198968"/>
      <w:r>
        <w:t xml:space="preserve">Gambar </w:t>
      </w:r>
      <w:fldSimple w:instr=" SEQ Gambar \* ARABIC ">
        <w:r w:rsidR="000B3CD4">
          <w:rPr>
            <w:noProof/>
          </w:rPr>
          <w:t>8</w:t>
        </w:r>
      </w:fldSimple>
      <w:r>
        <w:t xml:space="preserve"> Sequence Diagram Mengelola Formulir ER</w:t>
      </w:r>
      <w:bookmarkEnd w:id="255"/>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6" w:name="_Toc30016277"/>
      <w:r>
        <w:lastRenderedPageBreak/>
        <w:t>Perancangan Tampilan A</w:t>
      </w:r>
      <w:r w:rsidR="005046C9">
        <w:t>plikasi</w:t>
      </w:r>
      <w:bookmarkEnd w:id="256"/>
    </w:p>
    <w:p w:rsidR="001E28C4" w:rsidRDefault="00A72F5B" w:rsidP="00A72F5B">
      <w:r>
        <w:t>Berikut dibawah ini adalah perancangan tampilan applikasi Sistem Informasi ER,</w:t>
      </w:r>
      <w:r>
        <w:br/>
      </w:r>
    </w:p>
    <w:p w:rsidR="005046C9" w:rsidRDefault="001E28C4" w:rsidP="001E28C4">
      <w:pPr>
        <w:pStyle w:val="Heading3"/>
      </w:pPr>
      <w:bookmarkStart w:id="257" w:name="_Toc30016278"/>
      <w:r>
        <w:t>Halaman Home</w:t>
      </w:r>
      <w:bookmarkEnd w:id="257"/>
      <w:r>
        <w:t xml:space="preserve"> </w:t>
      </w:r>
    </w:p>
    <w:p w:rsidR="006C626A" w:rsidRPr="006C626A" w:rsidRDefault="00343D46" w:rsidP="006C626A">
      <w:r>
        <w:t xml:space="preserve"> </w:t>
      </w:r>
    </w:p>
    <w:p w:rsidR="000E2F44" w:rsidRDefault="00CD5A6D" w:rsidP="000E2F44">
      <w:r>
        <w:rPr>
          <w:noProof/>
        </w:rPr>
        <w:drawing>
          <wp:inline distT="0" distB="0" distL="0" distR="0" wp14:anchorId="38B651E3" wp14:editId="45703E0B">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8" w:name="_Toc33198969"/>
      <w:r w:rsidRPr="00E4727E">
        <w:t xml:space="preserve">Gambar </w:t>
      </w:r>
      <w:fldSimple w:instr=" SEQ Gambar \* ARABIC ">
        <w:r w:rsidR="000B3CD4">
          <w:rPr>
            <w:noProof/>
          </w:rPr>
          <w:t>9</w:t>
        </w:r>
      </w:fldSimple>
      <w:r w:rsidRPr="00E4727E">
        <w:t xml:space="preserve"> Halaman Home</w:t>
      </w:r>
      <w:bookmarkEnd w:id="258"/>
    </w:p>
    <w:p w:rsidR="001E28C4" w:rsidRDefault="001E28C4" w:rsidP="001E28C4">
      <w:pPr>
        <w:pStyle w:val="Heading3"/>
      </w:pPr>
      <w:bookmarkStart w:id="259" w:name="_Toc30016279"/>
      <w:r>
        <w:t xml:space="preserve">Halaman </w:t>
      </w:r>
      <w:r w:rsidRPr="001E28C4">
        <w:t>Login</w:t>
      </w:r>
      <w:bookmarkEnd w:id="259"/>
    </w:p>
    <w:p w:rsidR="001E28C4" w:rsidRDefault="00253218">
      <w:r>
        <w:rPr>
          <w:noProof/>
        </w:rPr>
        <w:drawing>
          <wp:inline distT="0" distB="0" distL="0" distR="0" wp14:anchorId="7E08F7E5" wp14:editId="391B0C78">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0" w:name="_Toc3319897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0"/>
    </w:p>
    <w:p w:rsidR="00AB3B94" w:rsidRPr="00CD5A6D" w:rsidRDefault="00AB3B94"/>
    <w:p w:rsidR="001E28C4" w:rsidRDefault="001E28C4" w:rsidP="001E28C4">
      <w:pPr>
        <w:pStyle w:val="Heading3"/>
      </w:pPr>
      <w:bookmarkStart w:id="261" w:name="_Toc30016280"/>
      <w:r>
        <w:lastRenderedPageBreak/>
        <w:t>Halaman Data Karyawan</w:t>
      </w:r>
      <w:bookmarkEnd w:id="261"/>
    </w:p>
    <w:p w:rsidR="001C5CFE" w:rsidRDefault="00253218" w:rsidP="001C5CFE">
      <w:r>
        <w:rPr>
          <w:noProof/>
        </w:rPr>
        <w:drawing>
          <wp:inline distT="0" distB="0" distL="0" distR="0" wp14:anchorId="5DBA303C" wp14:editId="4AD94311">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2" w:name="_Toc331989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2"/>
    </w:p>
    <w:p w:rsidR="0086501A" w:rsidRPr="0086501A" w:rsidRDefault="004E1838" w:rsidP="002D5898">
      <w:pPr>
        <w:pStyle w:val="Heading3"/>
      </w:pPr>
      <w:bookmarkStart w:id="263" w:name="_Toc30016281"/>
      <w:r>
        <w:rPr>
          <w:noProof/>
        </w:rPr>
        <w:drawing>
          <wp:anchor distT="0" distB="0" distL="114300" distR="114300" simplePos="0" relativeHeight="251794432" behindDoc="0" locked="0" layoutInCell="1" allowOverlap="1" wp14:anchorId="0BEEB1C7" wp14:editId="5F26E786">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3"/>
      <w:r w:rsidR="002C4BD2">
        <w:t>equisition</w:t>
      </w:r>
    </w:p>
    <w:p w:rsidR="0086501A" w:rsidRPr="00D43F72" w:rsidRDefault="0086501A" w:rsidP="0086501A">
      <w:pPr>
        <w:pStyle w:val="Gambar0"/>
        <w:rPr>
          <w:sz w:val="22"/>
        </w:rPr>
      </w:pPr>
      <w:bookmarkStart w:id="264" w:name="_Toc331989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64"/>
    </w:p>
    <w:p w:rsidR="00D05394" w:rsidRDefault="0080330A" w:rsidP="004E1838">
      <w:pPr>
        <w:pStyle w:val="Heading3"/>
      </w:pPr>
      <w:r>
        <w:br w:type="page"/>
      </w:r>
      <w:r w:rsidR="001675D3">
        <w:lastRenderedPageBreak/>
        <w:t xml:space="preserve"> </w:t>
      </w:r>
      <w:bookmarkStart w:id="265" w:name="_Toc30016282"/>
      <w:r w:rsidR="00523973">
        <w:t>Halaman List Status</w:t>
      </w:r>
      <w:bookmarkEnd w:id="265"/>
    </w:p>
    <w:p w:rsidR="00F14A59" w:rsidRPr="00523973" w:rsidRDefault="00F14A59" w:rsidP="00F14A59"/>
    <w:p w:rsidR="00523973" w:rsidRPr="00523973" w:rsidRDefault="00523973" w:rsidP="00523973">
      <w:r w:rsidRPr="00523973">
        <w:rPr>
          <w:noProof/>
        </w:rPr>
        <w:drawing>
          <wp:inline distT="0" distB="0" distL="0" distR="0" wp14:anchorId="728CDD6A" wp14:editId="21170E44">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6" w:name="_Toc331989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66"/>
    </w:p>
    <w:p w:rsidR="00E31158" w:rsidRDefault="004E1838" w:rsidP="00BE1D80">
      <w:pPr>
        <w:pStyle w:val="Heading3"/>
      </w:pPr>
      <w:bookmarkStart w:id="267" w:name="_Toc30016283"/>
      <w:r>
        <w:rPr>
          <w:noProof/>
        </w:rPr>
        <w:drawing>
          <wp:anchor distT="0" distB="0" distL="114300" distR="114300" simplePos="0" relativeHeight="251802624" behindDoc="1" locked="0" layoutInCell="1" allowOverlap="1" wp14:anchorId="0C8B09C4" wp14:editId="4D026D7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7"/>
    </w:p>
    <w:p w:rsidR="004E1838" w:rsidRPr="00D43F72" w:rsidRDefault="004E1838" w:rsidP="004E1838">
      <w:pPr>
        <w:pStyle w:val="Gambar0"/>
        <w:rPr>
          <w:sz w:val="22"/>
        </w:rPr>
      </w:pPr>
      <w:bookmarkStart w:id="268" w:name="_Toc331989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68"/>
    </w:p>
    <w:p w:rsidR="00F804B6" w:rsidRDefault="00BE1D80" w:rsidP="00624887">
      <w:pPr>
        <w:pStyle w:val="Heading1"/>
        <w:spacing w:before="40"/>
      </w:pPr>
      <w:r>
        <w:br/>
      </w:r>
      <w:r>
        <w:br w:type="page"/>
      </w:r>
      <w:bookmarkStart w:id="269" w:name="_Toc30016284"/>
      <w:r w:rsidR="00C251CC">
        <w:lastRenderedPageBreak/>
        <w:t>BAB IV</w:t>
      </w:r>
      <w:r w:rsidR="00C251CC" w:rsidRPr="006F21C2">
        <w:br/>
      </w:r>
      <w:r w:rsidR="00F804B6">
        <w:t xml:space="preserve">IMPLEMENTASI </w:t>
      </w:r>
      <w:r w:rsidR="00427E5E">
        <w:t>DAN PEMBAHASAN</w:t>
      </w:r>
      <w:bookmarkEnd w:id="269"/>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70" w:name="_Toc30015033"/>
      <w:bookmarkStart w:id="271" w:name="_Toc30016285"/>
      <w:bookmarkEnd w:id="270"/>
      <w:bookmarkEnd w:id="271"/>
    </w:p>
    <w:p w:rsidR="00C251CC" w:rsidRDefault="006171B0" w:rsidP="00427E5E">
      <w:pPr>
        <w:pStyle w:val="Heading2"/>
      </w:pPr>
      <w:bookmarkStart w:id="272" w:name="_Toc30016286"/>
      <w:r>
        <w:t>Implementasi</w:t>
      </w:r>
      <w:bookmarkEnd w:id="272"/>
      <w:r w:rsidR="00624887">
        <w:t xml:space="preserve"> Antarmuka</w:t>
      </w:r>
    </w:p>
    <w:p w:rsidR="005D7822" w:rsidRDefault="00037B14" w:rsidP="00427E5E">
      <w:pPr>
        <w:pStyle w:val="Heading3"/>
      </w:pPr>
      <w:bookmarkStart w:id="273" w:name="_Toc30016287"/>
      <w:r>
        <w:t>Halaman Login</w:t>
      </w:r>
      <w:bookmarkEnd w:id="273"/>
    </w:p>
    <w:p w:rsidR="00E205C3" w:rsidRDefault="00E205C3" w:rsidP="00E205C3"/>
    <w:p w:rsidR="00E205C3" w:rsidRDefault="00E205C3" w:rsidP="00E205C3">
      <w:pPr>
        <w:pStyle w:val="Tabel0"/>
      </w:pPr>
      <w:bookmarkStart w:id="274" w:name="_Toc33131081"/>
      <w:r>
        <w:t xml:space="preserve">Tabel </w:t>
      </w:r>
      <w:fldSimple w:instr=" SEQ Tabel \* ARABIC ">
        <w:r w:rsidR="000B3CD4">
          <w:rPr>
            <w:noProof/>
          </w:rPr>
          <w:t>13</w:t>
        </w:r>
      </w:fldSimple>
      <w:r>
        <w:t xml:space="preserve"> Implementasi Halaman Login</w:t>
      </w:r>
      <w:bookmarkEnd w:id="274"/>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75" w:name="_Toc33198975"/>
      <w:r>
        <w:rPr>
          <w:noProof/>
        </w:rPr>
        <w:lastRenderedPageBreak/>
        <w:drawing>
          <wp:anchor distT="0" distB="0" distL="114300" distR="114300" simplePos="0" relativeHeight="251800576" behindDoc="0" locked="0" layoutInCell="1" allowOverlap="1" wp14:anchorId="712EFA3F" wp14:editId="324338AD">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75"/>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7E20D01" wp14:editId="1619B622">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6" w:name="_Toc33198976"/>
      <w:r w:rsidRPr="00E6532E">
        <w:rPr>
          <w:sz w:val="22"/>
        </w:rPr>
        <w:t>Gambar</w:t>
      </w:r>
      <w:r>
        <w:t xml:space="preserve"> </w:t>
      </w:r>
      <w:fldSimple w:instr=" SEQ Gambar \* ARABIC ">
        <w:r w:rsidR="000B3CD4">
          <w:rPr>
            <w:noProof/>
          </w:rPr>
          <w:t>16</w:t>
        </w:r>
      </w:fldSimple>
      <w:r>
        <w:t xml:space="preserve"> </w:t>
      </w:r>
      <w:r w:rsidRPr="008663CF">
        <w:t>Halaman</w:t>
      </w:r>
      <w:r>
        <w:t xml:space="preserve"> </w:t>
      </w:r>
      <w:r w:rsidR="00716397">
        <w:t>Dasboard Admin</w:t>
      </w:r>
      <w:bookmarkEnd w:id="27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36CF6DD" wp14:editId="36476530">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7" w:name="_Toc33198977"/>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77"/>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C01A14D" wp14:editId="1595F006">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8" w:name="_Toc331989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8"/>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3425E322" wp14:editId="2C8757BC">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9" w:name="_Toc331989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79"/>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5F3D8C9B" wp14:editId="5747F0D2">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bookmarkStart w:id="280" w:name="_Toc331989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80"/>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7DEE924F" wp14:editId="446FE1BA">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81" w:name="_Toc33198981"/>
      <w:r>
        <w:t xml:space="preserve">Gambar </w:t>
      </w:r>
      <w:fldSimple w:instr=" SEQ Gambar \* ARABIC ">
        <w:r w:rsidR="000B3CD4">
          <w:rPr>
            <w:noProof/>
          </w:rPr>
          <w:t>21</w:t>
        </w:r>
      </w:fldSimple>
      <w:r>
        <w:t xml:space="preserve"> </w:t>
      </w:r>
      <w:r w:rsidRPr="008663CF">
        <w:t>Halaman</w:t>
      </w:r>
      <w:r>
        <w:t xml:space="preserve"> Formulir ER</w:t>
      </w:r>
      <w:bookmarkEnd w:id="281"/>
    </w:p>
    <w:p w:rsidR="00A33D0C" w:rsidRDefault="00D43F72" w:rsidP="005F70D5">
      <w:pPr>
        <w:pStyle w:val="Heading2"/>
      </w:pPr>
      <w:r>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13336E52" wp14:editId="371BF9C9">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p>
    <w:p w:rsidR="00D43F72" w:rsidRDefault="00D43F72" w:rsidP="00D43F72">
      <w:pPr>
        <w:jc w:val="center"/>
        <w:rPr>
          <w:sz w:val="22"/>
        </w:rPr>
      </w:pPr>
      <w:bookmarkStart w:id="282" w:name="_Toc33198982"/>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82"/>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r>
        <w:lastRenderedPageBreak/>
        <w:t xml:space="preserve">Tabel </w:t>
      </w:r>
      <w:r w:rsidR="0004750C">
        <w:t>d</w:t>
      </w:r>
      <w:r w:rsidR="00FE6579">
        <w:t>epartemen</w:t>
      </w:r>
    </w:p>
    <w:p w:rsidR="00FE6579" w:rsidRPr="00FE6579" w:rsidRDefault="00FE6579" w:rsidP="00FE6579">
      <w:r>
        <w:rPr>
          <w:noProof/>
        </w:rPr>
        <w:drawing>
          <wp:inline distT="0" distB="0" distL="0" distR="0" wp14:anchorId="474A5E20" wp14:editId="0B09BDC1">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283" w:name="_Toc331989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283"/>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r>
        <w:t xml:space="preserve">Tabel </w:t>
      </w:r>
      <w:r w:rsidR="00F04044">
        <w:t>formulir</w:t>
      </w:r>
    </w:p>
    <w:p w:rsidR="00F04044" w:rsidRPr="00F04044" w:rsidRDefault="00F04044" w:rsidP="00F04044">
      <w:r>
        <w:rPr>
          <w:noProof/>
        </w:rPr>
        <w:drawing>
          <wp:inline distT="0" distB="0" distL="0" distR="0" wp14:anchorId="0FC15D92" wp14:editId="082F7652">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284" w:name="_Toc331989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28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r>
        <w:lastRenderedPageBreak/>
        <w:t>Tabel jabatan</w:t>
      </w:r>
    </w:p>
    <w:p w:rsidR="00F36BA8" w:rsidRPr="00F36BA8" w:rsidRDefault="00F36BA8" w:rsidP="00F36BA8">
      <w:r>
        <w:rPr>
          <w:noProof/>
        </w:rPr>
        <w:drawing>
          <wp:inline distT="0" distB="0" distL="0" distR="0" wp14:anchorId="1FDAD7D2" wp14:editId="29965753">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285" w:name="_Toc331989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285"/>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r>
        <w:t>Tabel k</w:t>
      </w:r>
      <w:r w:rsidR="00573537">
        <w:t>aryawan</w:t>
      </w:r>
    </w:p>
    <w:p w:rsidR="00573537" w:rsidRPr="00573537" w:rsidRDefault="00573537" w:rsidP="00573537">
      <w:r>
        <w:rPr>
          <w:noProof/>
        </w:rPr>
        <w:drawing>
          <wp:inline distT="0" distB="0" distL="0" distR="0" wp14:anchorId="07A0E24C" wp14:editId="42163A9A">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286" w:name="_Toc331989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286"/>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r>
        <w:lastRenderedPageBreak/>
        <w:t>Tabel marital_status</w:t>
      </w:r>
    </w:p>
    <w:p w:rsidR="006559D2" w:rsidRDefault="006559D2" w:rsidP="006559D2">
      <w:r>
        <w:rPr>
          <w:noProof/>
        </w:rPr>
        <w:drawing>
          <wp:inline distT="0" distB="0" distL="0" distR="0" wp14:anchorId="4C522F2A" wp14:editId="07E8401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287" w:name="_Toc331989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287"/>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17CE7" w:rsidRDefault="00F17CE7" w:rsidP="006559D2">
      <w:pPr>
        <w:jc w:val="both"/>
      </w:pPr>
    </w:p>
    <w:p w:rsidR="00F17CE7" w:rsidRDefault="00F17CE7" w:rsidP="00F17CE7">
      <w:pPr>
        <w:pStyle w:val="Heading2"/>
      </w:pPr>
      <w:r>
        <w:t xml:space="preserve">Pengujian </w:t>
      </w:r>
    </w:p>
    <w:p w:rsidR="00F17CE7" w:rsidRDefault="00F17CE7" w:rsidP="00F17CE7">
      <w:pPr>
        <w:pStyle w:val="Heading3"/>
        <w:numPr>
          <w:ilvl w:val="0"/>
          <w:numId w:val="50"/>
        </w:numPr>
        <w:tabs>
          <w:tab w:val="clear" w:pos="270"/>
        </w:tabs>
        <w:spacing w:before="40" w:line="240" w:lineRule="auto"/>
      </w:pPr>
      <w:bookmarkStart w:id="288" w:name="_Toc29742843"/>
      <w:bookmarkStart w:id="289" w:name="_Toc30764375"/>
      <w:r w:rsidRPr="00BA6C87">
        <w:t>Deskripsi Pengujian</w:t>
      </w:r>
      <w:bookmarkEnd w:id="288"/>
      <w:bookmarkEnd w:id="289"/>
    </w:p>
    <w:p w:rsidR="00F17CE7" w:rsidRPr="00F17CE7" w:rsidRDefault="00F17CE7" w:rsidP="00F17CE7"/>
    <w:p w:rsidR="00F17CE7" w:rsidRPr="00F17CE7" w:rsidRDefault="00F17CE7" w:rsidP="00F17CE7"/>
    <w:p w:rsidR="00F17CE7" w:rsidRDefault="00F17CE7">
      <w:r>
        <w:br w:type="page"/>
      </w:r>
    </w:p>
    <w:p w:rsidR="00F17CE7" w:rsidRDefault="00F17CE7" w:rsidP="00F17CE7">
      <w:pPr>
        <w:sectPr w:rsidR="00F17CE7" w:rsidSect="003F2ED9">
          <w:footerReference w:type="first" r:id="rId46"/>
          <w:pgSz w:w="11900" w:h="16840"/>
          <w:pgMar w:top="2268" w:right="1701" w:bottom="1701" w:left="2268" w:header="720" w:footer="720" w:gutter="0"/>
          <w:pgNumType w:start="1"/>
          <w:cols w:space="720"/>
          <w:noEndnote/>
          <w:titlePg/>
          <w:docGrid w:linePitch="326"/>
        </w:sectPr>
      </w:pPr>
      <w:r>
        <w:lastRenderedPageBreak/>
        <w:br w:type="page"/>
      </w:r>
    </w:p>
    <w:p w:rsidR="00F17CE7" w:rsidRDefault="00F17CE7" w:rsidP="00F17CE7">
      <w:pPr>
        <w:pStyle w:val="Heading1"/>
      </w:pPr>
      <w:bookmarkStart w:id="290" w:name="_Toc30764380"/>
      <w:r>
        <w:lastRenderedPageBreak/>
        <w:t>LAMPIRAN HASIL PENGUJIAN</w:t>
      </w:r>
      <w:bookmarkEnd w:id="290"/>
    </w:p>
    <w:p w:rsidR="003474EF" w:rsidRDefault="003474EF" w:rsidP="003474EF"/>
    <w:p w:rsidR="003474EF" w:rsidRDefault="003474EF" w:rsidP="00553C8B"/>
    <w:tbl>
      <w:tblPr>
        <w:tblStyle w:val="TableGrid"/>
        <w:tblW w:w="0" w:type="auto"/>
        <w:tblLook w:val="04A0" w:firstRow="1" w:lastRow="0" w:firstColumn="1" w:lastColumn="0" w:noHBand="0" w:noVBand="1"/>
      </w:tblPr>
      <w:tblGrid>
        <w:gridCol w:w="971"/>
        <w:gridCol w:w="1591"/>
        <w:gridCol w:w="1687"/>
        <w:gridCol w:w="4578"/>
        <w:gridCol w:w="1865"/>
        <w:gridCol w:w="1479"/>
      </w:tblGrid>
      <w:tr w:rsidR="003474EF" w:rsidTr="003474EF">
        <w:tc>
          <w:tcPr>
            <w:tcW w:w="971" w:type="dxa"/>
          </w:tcPr>
          <w:p w:rsidR="003474EF" w:rsidRDefault="003474EF" w:rsidP="003474EF">
            <w:pPr>
              <w:pStyle w:val="TableParagraph"/>
              <w:spacing w:before="11"/>
              <w:ind w:left="110"/>
              <w:rPr>
                <w:b/>
                <w:sz w:val="24"/>
              </w:rPr>
            </w:pPr>
            <w:r>
              <w:rPr>
                <w:b/>
                <w:sz w:val="24"/>
              </w:rPr>
              <w:t>No</w:t>
            </w:r>
          </w:p>
        </w:tc>
        <w:tc>
          <w:tcPr>
            <w:tcW w:w="1591" w:type="dxa"/>
          </w:tcPr>
          <w:p w:rsidR="003474EF" w:rsidRDefault="003474EF" w:rsidP="003474EF">
            <w:pPr>
              <w:pStyle w:val="TableParagraph"/>
              <w:spacing w:before="11"/>
              <w:ind w:left="327"/>
              <w:rPr>
                <w:b/>
                <w:sz w:val="24"/>
              </w:rPr>
            </w:pPr>
            <w:r>
              <w:rPr>
                <w:b/>
                <w:sz w:val="24"/>
              </w:rPr>
              <w:t>Pengujian</w:t>
            </w:r>
          </w:p>
        </w:tc>
        <w:tc>
          <w:tcPr>
            <w:tcW w:w="1687" w:type="dxa"/>
          </w:tcPr>
          <w:p w:rsidR="003474EF" w:rsidRPr="003474EF" w:rsidRDefault="003474EF" w:rsidP="003474EF">
            <w:pPr>
              <w:jc w:val="both"/>
            </w:pPr>
            <w:r>
              <w:rPr>
                <w:b/>
              </w:rPr>
              <w:t>Halaman</w:t>
            </w:r>
          </w:p>
        </w:tc>
        <w:tc>
          <w:tcPr>
            <w:tcW w:w="4578" w:type="dxa"/>
          </w:tcPr>
          <w:p w:rsidR="003474EF" w:rsidRDefault="003474EF" w:rsidP="003474EF">
            <w:pPr>
              <w:pStyle w:val="TableParagraph"/>
              <w:spacing w:before="11"/>
              <w:ind w:left="1937" w:right="1931"/>
              <w:jc w:val="center"/>
              <w:rPr>
                <w:b/>
                <w:sz w:val="24"/>
              </w:rPr>
            </w:pPr>
          </w:p>
        </w:tc>
        <w:tc>
          <w:tcPr>
            <w:tcW w:w="1865" w:type="dxa"/>
          </w:tcPr>
          <w:p w:rsidR="003474EF" w:rsidRDefault="003474EF" w:rsidP="003474EF">
            <w:pPr>
              <w:pStyle w:val="TableParagraph"/>
              <w:spacing w:before="11"/>
              <w:ind w:left="105"/>
              <w:rPr>
                <w:b/>
                <w:sz w:val="24"/>
              </w:rPr>
            </w:pPr>
            <w:r>
              <w:rPr>
                <w:b/>
                <w:sz w:val="24"/>
              </w:rPr>
              <w:t>Aksi</w:t>
            </w:r>
          </w:p>
        </w:tc>
        <w:tc>
          <w:tcPr>
            <w:tcW w:w="1479" w:type="dxa"/>
          </w:tcPr>
          <w:p w:rsidR="003474EF" w:rsidRDefault="003474EF" w:rsidP="003474EF">
            <w:pPr>
              <w:pStyle w:val="TableParagraph"/>
              <w:spacing w:before="11"/>
              <w:ind w:left="143" w:right="133"/>
              <w:jc w:val="center"/>
              <w:rPr>
                <w:b/>
                <w:sz w:val="24"/>
              </w:rPr>
            </w:pPr>
            <w:r>
              <w:rPr>
                <w:b/>
                <w:sz w:val="24"/>
              </w:rPr>
              <w:t>Validasi</w:t>
            </w:r>
          </w:p>
        </w:tc>
      </w:tr>
      <w:tr w:rsidR="003474EF" w:rsidTr="003474EF">
        <w:tc>
          <w:tcPr>
            <w:tcW w:w="971" w:type="dxa"/>
          </w:tcPr>
          <w:p w:rsidR="003474EF" w:rsidRDefault="003474EF" w:rsidP="003474EF"/>
        </w:tc>
        <w:tc>
          <w:tcPr>
            <w:tcW w:w="1591" w:type="dxa"/>
          </w:tcPr>
          <w:p w:rsidR="003474EF" w:rsidRDefault="003474EF" w:rsidP="003474EF"/>
        </w:tc>
        <w:tc>
          <w:tcPr>
            <w:tcW w:w="1687" w:type="dxa"/>
          </w:tcPr>
          <w:p w:rsidR="003474EF" w:rsidRDefault="003474EF" w:rsidP="003474EF"/>
        </w:tc>
        <w:tc>
          <w:tcPr>
            <w:tcW w:w="4578" w:type="dxa"/>
          </w:tcPr>
          <w:p w:rsidR="003474EF" w:rsidRDefault="003474EF" w:rsidP="003474EF"/>
        </w:tc>
        <w:tc>
          <w:tcPr>
            <w:tcW w:w="1865" w:type="dxa"/>
          </w:tcPr>
          <w:p w:rsidR="003474EF" w:rsidRDefault="003474EF" w:rsidP="003474EF"/>
        </w:tc>
        <w:tc>
          <w:tcPr>
            <w:tcW w:w="1479" w:type="dxa"/>
          </w:tcPr>
          <w:p w:rsidR="003474EF" w:rsidRDefault="003474EF" w:rsidP="003474EF"/>
        </w:tc>
      </w:tr>
    </w:tbl>
    <w:p w:rsidR="00553C8B" w:rsidRDefault="00553C8B" w:rsidP="00553C8B"/>
    <w:p w:rsidR="004D00BA" w:rsidRPr="00553C8B" w:rsidRDefault="004D00BA" w:rsidP="00553C8B"/>
    <w:p w:rsidR="00B843DF" w:rsidRDefault="00B843DF" w:rsidP="006559D2">
      <w:pPr>
        <w:jc w:val="both"/>
      </w:pPr>
    </w:p>
    <w:p w:rsidR="00B843DF" w:rsidRDefault="006559D2" w:rsidP="00553C8B">
      <w:pPr>
        <w:jc w:val="both"/>
      </w:pPr>
      <w:r>
        <w:br w:type="page"/>
      </w:r>
      <w:r w:rsidR="00B843DF">
        <w:lastRenderedPageBreak/>
        <w:br w:type="page"/>
      </w:r>
    </w:p>
    <w:p w:rsidR="00B843DF" w:rsidRDefault="00B843DF">
      <w:r>
        <w:lastRenderedPageBreak/>
        <w:br w:type="page"/>
      </w:r>
    </w:p>
    <w:p w:rsidR="006559D2" w:rsidRDefault="006559D2" w:rsidP="006559D2"/>
    <w:p w:rsidR="00B843DF" w:rsidRDefault="00B843DF" w:rsidP="006559D2"/>
    <w:p w:rsidR="0044479C" w:rsidRDefault="005D7822" w:rsidP="005D7822">
      <w:pPr>
        <w:pStyle w:val="Heading1"/>
      </w:pPr>
      <w:bookmarkStart w:id="291" w:name="_Toc30016288"/>
      <w:r>
        <w:t xml:space="preserve">BAB V </w:t>
      </w:r>
      <w:r>
        <w:br/>
        <w:t>KESIMPULAN DAN SARAN</w:t>
      </w:r>
      <w:bookmarkEnd w:id="291"/>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92" w:name="_Toc30015037"/>
      <w:bookmarkStart w:id="293" w:name="_Toc30016289"/>
      <w:bookmarkEnd w:id="292"/>
      <w:bookmarkEnd w:id="293"/>
    </w:p>
    <w:p w:rsidR="0038113A" w:rsidRDefault="0044479C" w:rsidP="0044479C">
      <w:pPr>
        <w:pStyle w:val="Heading2"/>
        <w:jc w:val="both"/>
        <w:rPr>
          <w:noProof/>
        </w:rPr>
      </w:pPr>
      <w:bookmarkStart w:id="294" w:name="_Toc30016290"/>
      <w:r>
        <w:t>Kesimpulan</w:t>
      </w:r>
      <w:bookmarkEnd w:id="294"/>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BB0593">
      <w:pPr>
        <w:pStyle w:val="ListParagraph"/>
        <w:numPr>
          <w:ilvl w:val="0"/>
          <w:numId w:val="48"/>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BB0593">
      <w:pPr>
        <w:pStyle w:val="ListParagraph"/>
        <w:numPr>
          <w:ilvl w:val="0"/>
          <w:numId w:val="48"/>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95" w:name="_Toc30016291"/>
      <w:r>
        <w:t>Saran</w:t>
      </w:r>
      <w:bookmarkEnd w:id="295"/>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3D5CA8">
      <w:pPr>
        <w:pStyle w:val="ListParagraph"/>
        <w:numPr>
          <w:ilvl w:val="0"/>
          <w:numId w:val="49"/>
        </w:numPr>
        <w:spacing w:line="360" w:lineRule="auto"/>
        <w:rPr>
          <w:noProof/>
        </w:rPr>
      </w:pPr>
      <w:r>
        <w:t>Menambah fitur email sebagai pendaftaran atau registrasi</w:t>
      </w:r>
    </w:p>
    <w:p w:rsidR="001F4172" w:rsidRDefault="001F4172" w:rsidP="003D5CA8">
      <w:pPr>
        <w:pStyle w:val="ListParagraph"/>
        <w:numPr>
          <w:ilvl w:val="0"/>
          <w:numId w:val="49"/>
        </w:numPr>
        <w:spacing w:line="360" w:lineRule="auto"/>
        <w:rPr>
          <w:noProof/>
        </w:rPr>
      </w:pPr>
      <w:r>
        <w:t>Menambah fitur print pada dokumen</w:t>
      </w:r>
    </w:p>
    <w:p w:rsidR="00427E5E" w:rsidRPr="00427E5E" w:rsidRDefault="001F4172" w:rsidP="003D5CA8">
      <w:pPr>
        <w:pStyle w:val="ListParagraph"/>
        <w:numPr>
          <w:ilvl w:val="0"/>
          <w:numId w:val="49"/>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lastRenderedPageBreak/>
        <w:br w:type="page"/>
      </w:r>
    </w:p>
    <w:p w:rsidR="0068622C" w:rsidRDefault="00A04CEB" w:rsidP="00427E5E">
      <w:pPr>
        <w:pStyle w:val="Heading1"/>
      </w:pPr>
      <w:bookmarkStart w:id="296" w:name="_Toc30016292"/>
      <w:r w:rsidRPr="00A04CEB">
        <w:lastRenderedPageBreak/>
        <w:t>DAFTAR PUSTAKA</w:t>
      </w:r>
      <w:bookmarkEnd w:id="296"/>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7"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F17CE7">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0826" w:rsidRDefault="00AD0826" w:rsidP="00C83953">
      <w:r>
        <w:separator/>
      </w:r>
    </w:p>
    <w:p w:rsidR="00AD0826" w:rsidRDefault="00AD0826"/>
    <w:p w:rsidR="00AD0826" w:rsidRDefault="00AD0826"/>
    <w:p w:rsidR="00AD0826" w:rsidRDefault="00AD0826" w:rsidP="000A232B"/>
  </w:endnote>
  <w:endnote w:type="continuationSeparator" w:id="0">
    <w:p w:rsidR="00AD0826" w:rsidRDefault="00AD0826" w:rsidP="00C83953">
      <w:r>
        <w:continuationSeparator/>
      </w:r>
    </w:p>
    <w:p w:rsidR="00AD0826" w:rsidRDefault="00AD0826"/>
    <w:p w:rsidR="00AD0826" w:rsidRDefault="00AD0826"/>
    <w:p w:rsidR="00AD0826" w:rsidRDefault="00AD0826"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164A87" w:rsidRDefault="00164A87" w:rsidP="005D1685">
        <w:pPr>
          <w:pStyle w:val="Footer"/>
          <w:jc w:val="center"/>
        </w:pPr>
        <w:r>
          <w:fldChar w:fldCharType="begin"/>
        </w:r>
        <w:r>
          <w:instrText xml:space="preserve"> PAGE   \* MERGEFORMAT </w:instrText>
        </w:r>
        <w:r>
          <w:fldChar w:fldCharType="separate"/>
        </w:r>
        <w:r w:rsidR="000B3CD4">
          <w:rPr>
            <w:noProof/>
          </w:rPr>
          <w:t>viii</w:t>
        </w:r>
        <w:r>
          <w:rPr>
            <w:noProof/>
          </w:rPr>
          <w:fldChar w:fldCharType="end"/>
        </w:r>
      </w:p>
    </w:sdtContent>
  </w:sdt>
  <w:p w:rsidR="00164A87" w:rsidRDefault="00164A87" w:rsidP="00C83953">
    <w:pPr>
      <w:pStyle w:val="Footer"/>
    </w:pPr>
  </w:p>
  <w:p w:rsidR="00164A87" w:rsidRDefault="00164A87"/>
  <w:p w:rsidR="00164A87" w:rsidRDefault="00164A87"/>
  <w:p w:rsidR="00164A87" w:rsidRDefault="00164A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362957"/>
      <w:docPartObj>
        <w:docPartGallery w:val="Page Numbers (Bottom of Page)"/>
        <w:docPartUnique/>
      </w:docPartObj>
    </w:sdtPr>
    <w:sdtEndPr>
      <w:rPr>
        <w:noProof/>
      </w:rPr>
    </w:sdtEndPr>
    <w:sdtContent>
      <w:p w:rsidR="00164A87" w:rsidRDefault="00164A87">
        <w:pPr>
          <w:pStyle w:val="Footer"/>
          <w:jc w:val="center"/>
        </w:pPr>
        <w:r>
          <w:fldChar w:fldCharType="begin"/>
        </w:r>
        <w:r>
          <w:instrText xml:space="preserve"> PAGE   \* MERGEFORMAT </w:instrText>
        </w:r>
        <w:r>
          <w:fldChar w:fldCharType="separate"/>
        </w:r>
        <w:r w:rsidR="000B3CD4">
          <w:rPr>
            <w:noProof/>
          </w:rPr>
          <w:t>1</w:t>
        </w:r>
        <w:r>
          <w:rPr>
            <w:noProof/>
          </w:rPr>
          <w:fldChar w:fldCharType="end"/>
        </w:r>
      </w:p>
    </w:sdtContent>
  </w:sdt>
  <w:p w:rsidR="00164A87" w:rsidRDefault="00164A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0826" w:rsidRDefault="00AD0826" w:rsidP="00C83953">
      <w:r>
        <w:separator/>
      </w:r>
    </w:p>
    <w:p w:rsidR="00AD0826" w:rsidRDefault="00AD0826"/>
    <w:p w:rsidR="00AD0826" w:rsidRDefault="00AD0826"/>
    <w:p w:rsidR="00AD0826" w:rsidRDefault="00AD0826" w:rsidP="000A232B"/>
  </w:footnote>
  <w:footnote w:type="continuationSeparator" w:id="0">
    <w:p w:rsidR="00AD0826" w:rsidRDefault="00AD0826" w:rsidP="00C83953">
      <w:r>
        <w:continuationSeparator/>
      </w:r>
    </w:p>
    <w:p w:rsidR="00AD0826" w:rsidRDefault="00AD0826"/>
    <w:p w:rsidR="00AD0826" w:rsidRDefault="00AD0826"/>
    <w:p w:rsidR="00AD0826" w:rsidRDefault="00AD0826"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AE7F5B"/>
    <w:multiLevelType w:val="hybridMultilevel"/>
    <w:tmpl w:val="F2F69242"/>
    <w:lvl w:ilvl="0" w:tplc="2CE01874">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9"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7"/>
  </w:num>
  <w:num w:numId="3">
    <w:abstractNumId w:val="19"/>
  </w:num>
  <w:num w:numId="4">
    <w:abstractNumId w:val="37"/>
  </w:num>
  <w:num w:numId="5">
    <w:abstractNumId w:val="16"/>
  </w:num>
  <w:num w:numId="6">
    <w:abstractNumId w:val="6"/>
  </w:num>
  <w:num w:numId="7">
    <w:abstractNumId w:val="26"/>
  </w:num>
  <w:num w:numId="8">
    <w:abstractNumId w:val="22"/>
  </w:num>
  <w:num w:numId="9">
    <w:abstractNumId w:val="1"/>
  </w:num>
  <w:num w:numId="10">
    <w:abstractNumId w:val="9"/>
  </w:num>
  <w:num w:numId="11">
    <w:abstractNumId w:val="15"/>
  </w:num>
  <w:num w:numId="12">
    <w:abstractNumId w:val="23"/>
  </w:num>
  <w:num w:numId="13">
    <w:abstractNumId w:val="6"/>
    <w:lvlOverride w:ilvl="0">
      <w:startOverride w:val="1"/>
    </w:lvlOverride>
  </w:num>
  <w:num w:numId="14">
    <w:abstractNumId w:val="10"/>
  </w:num>
  <w:num w:numId="15">
    <w:abstractNumId w:val="43"/>
  </w:num>
  <w:num w:numId="16">
    <w:abstractNumId w:val="28"/>
  </w:num>
  <w:num w:numId="17">
    <w:abstractNumId w:val="40"/>
  </w:num>
  <w:num w:numId="18">
    <w:abstractNumId w:val="11"/>
  </w:num>
  <w:num w:numId="19">
    <w:abstractNumId w:val="34"/>
  </w:num>
  <w:num w:numId="20">
    <w:abstractNumId w:val="3"/>
  </w:num>
  <w:num w:numId="21">
    <w:abstractNumId w:val="42"/>
  </w:num>
  <w:num w:numId="22">
    <w:abstractNumId w:val="30"/>
  </w:num>
  <w:num w:numId="23">
    <w:abstractNumId w:val="35"/>
  </w:num>
  <w:num w:numId="24">
    <w:abstractNumId w:val="39"/>
  </w:num>
  <w:num w:numId="25">
    <w:abstractNumId w:val="33"/>
  </w:num>
  <w:num w:numId="26">
    <w:abstractNumId w:val="46"/>
  </w:num>
  <w:num w:numId="27">
    <w:abstractNumId w:val="20"/>
  </w:num>
  <w:num w:numId="28">
    <w:abstractNumId w:val="13"/>
  </w:num>
  <w:num w:numId="29">
    <w:abstractNumId w:val="29"/>
  </w:num>
  <w:num w:numId="30">
    <w:abstractNumId w:val="38"/>
  </w:num>
  <w:num w:numId="31">
    <w:abstractNumId w:val="36"/>
  </w:num>
  <w:num w:numId="32">
    <w:abstractNumId w:val="5"/>
  </w:num>
  <w:num w:numId="33">
    <w:abstractNumId w:val="0"/>
  </w:num>
  <w:num w:numId="34">
    <w:abstractNumId w:val="25"/>
  </w:num>
  <w:num w:numId="35">
    <w:abstractNumId w:val="17"/>
  </w:num>
  <w:num w:numId="36">
    <w:abstractNumId w:val="12"/>
  </w:num>
  <w:num w:numId="37">
    <w:abstractNumId w:val="41"/>
  </w:num>
  <w:num w:numId="38">
    <w:abstractNumId w:val="32"/>
  </w:num>
  <w:num w:numId="39">
    <w:abstractNumId w:val="45"/>
  </w:num>
  <w:num w:numId="40">
    <w:abstractNumId w:val="24"/>
  </w:num>
  <w:num w:numId="41">
    <w:abstractNumId w:val="2"/>
  </w:num>
  <w:num w:numId="42">
    <w:abstractNumId w:val="14"/>
  </w:num>
  <w:num w:numId="43">
    <w:abstractNumId w:val="44"/>
  </w:num>
  <w:num w:numId="44">
    <w:abstractNumId w:val="31"/>
  </w:num>
  <w:num w:numId="45">
    <w:abstractNumId w:val="47"/>
  </w:num>
  <w:num w:numId="46">
    <w:abstractNumId w:val="7"/>
  </w:num>
  <w:num w:numId="47">
    <w:abstractNumId w:val="48"/>
  </w:num>
  <w:num w:numId="48">
    <w:abstractNumId w:val="21"/>
  </w:num>
  <w:num w:numId="49">
    <w:abstractNumId w:val="18"/>
  </w:num>
  <w:num w:numId="50">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9D2"/>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jpe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8.jp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2.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711E43-0DC2-42C8-B4F5-02BA6EC8B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1</Pages>
  <Words>7141</Words>
  <Characters>4071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91</cp:revision>
  <cp:lastPrinted>2020-02-21T10:37:00Z</cp:lastPrinted>
  <dcterms:created xsi:type="dcterms:W3CDTF">2020-01-15T12:28:00Z</dcterms:created>
  <dcterms:modified xsi:type="dcterms:W3CDTF">2020-02-21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